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1D3CDE9F" w:rsidR="005C502A" w:rsidRPr="007667CA" w:rsidRDefault="008174A9" w:rsidP="00C57E8D">
      <w:pPr>
        <w:pStyle w:val="Geenafstand"/>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explanations for number of contributor predictions</w:t>
      </w:r>
      <w:r w:rsidR="00901498">
        <w:rPr>
          <w:rFonts w:ascii="Arial" w:hAnsi="Arial" w:cs="Arial"/>
          <w:b/>
          <w:lang w:val="en-US"/>
        </w:rPr>
        <w:t xml:space="preserve"> of DNA profiles</w:t>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6E22E28D" w:rsidR="00A602D0" w:rsidRDefault="00810D01" w:rsidP="00B738B8">
      <w:pPr>
        <w:pStyle w:val="Geenafstand"/>
        <w:spacing w:line="360" w:lineRule="auto"/>
        <w:rPr>
          <w:rFonts w:ascii="Arial" w:hAnsi="Arial" w:cs="Arial"/>
          <w:lang w:val="en-US"/>
        </w:rPr>
      </w:pPr>
      <w:r w:rsidRPr="007667CA">
        <w:rPr>
          <w:rFonts w:ascii="Arial" w:hAnsi="Arial" w:cs="Arial"/>
          <w:lang w:val="en-US"/>
        </w:rPr>
        <w:t>Using machine learning to determin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006A6F72">
        <w:rPr>
          <w:rFonts w:ascii="Arial" w:hAnsi="Arial" w:cs="Arial"/>
          <w:lang w:val="en-US"/>
        </w:rPr>
        <w:t xml:space="preserve"> DNA</w:t>
      </w:r>
      <w:r w:rsidRPr="007667CA">
        <w:rPr>
          <w:rFonts w:ascii="Arial" w:hAnsi="Arial" w:cs="Arial"/>
          <w:lang w:val="en-US"/>
        </w:rPr>
        <w:t xml:space="preserve"> profiles has been shown to obtain good accuracy. However, </w:t>
      </w:r>
      <w:r w:rsidR="00E66AB3">
        <w:rPr>
          <w:rFonts w:ascii="Arial" w:hAnsi="Arial" w:cs="Arial"/>
          <w:lang w:val="en-US"/>
        </w:rPr>
        <w:t>the models used so far</w:t>
      </w:r>
      <w:r w:rsidR="00B738B8">
        <w:rPr>
          <w:rFonts w:ascii="Arial" w:hAnsi="Arial" w:cs="Arial"/>
          <w:lang w:val="en-US"/>
        </w:rPr>
        <w:t xml:space="preserve">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 xml:space="preserve">Therefore, we </w:t>
      </w:r>
      <w:r w:rsidR="00877029">
        <w:rPr>
          <w:rFonts w:ascii="Arial" w:hAnsi="Arial" w:cs="Arial"/>
          <w:lang w:val="en-US"/>
        </w:rPr>
        <w:t>leverage techniques from the field of</w:t>
      </w:r>
      <w:r w:rsidR="00E75277" w:rsidRPr="007667CA">
        <w:rPr>
          <w:rFonts w:ascii="Arial" w:hAnsi="Arial" w:cs="Arial"/>
          <w:lang w:val="en-US"/>
        </w:rPr>
        <w:t xml:space="preserve"> eXplainable artificial intelligence (XAI)</w:t>
      </w:r>
      <w:r w:rsidR="00AF2160">
        <w:rPr>
          <w:rFonts w:ascii="Arial" w:hAnsi="Arial" w:cs="Arial"/>
          <w:lang w:val="en-US"/>
        </w:rPr>
        <w:t xml:space="preserve"> to help users understand why </w:t>
      </w:r>
      <w:r w:rsidR="00E66AB3">
        <w:rPr>
          <w:rFonts w:ascii="Arial" w:hAnsi="Arial" w:cs="Arial"/>
          <w:lang w:val="en-US"/>
        </w:rPr>
        <w:t>specific</w:t>
      </w:r>
      <w:r w:rsidR="00A11F4A">
        <w:rPr>
          <w:rFonts w:ascii="Arial" w:hAnsi="Arial" w:cs="Arial"/>
          <w:lang w:val="en-US"/>
        </w:rPr>
        <w:t xml:space="preserve">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w:t>
      </w:r>
      <w:r w:rsidR="003F5AC5">
        <w:rPr>
          <w:rFonts w:ascii="Arial" w:hAnsi="Arial" w:cs="Arial"/>
          <w:lang w:val="en-US"/>
        </w:rPr>
        <w:t xml:space="preserve">a </w:t>
      </w:r>
      <w:r w:rsidR="004358B8" w:rsidRPr="007667CA">
        <w:rPr>
          <w:rFonts w:ascii="Arial" w:hAnsi="Arial" w:cs="Arial"/>
          <w:lang w:val="en-US"/>
        </w:rPr>
        <w:t>counterfactual example for each prediction</w:t>
      </w:r>
      <w:r w:rsidR="00AF2160">
        <w:rPr>
          <w:rFonts w:ascii="Arial" w:hAnsi="Arial" w:cs="Arial"/>
          <w:lang w:val="en-US"/>
        </w:rPr>
        <w:t xml:space="preserve"> into a </w:t>
      </w:r>
      <w:r w:rsidR="00877029">
        <w:rPr>
          <w:rFonts w:ascii="Arial" w:hAnsi="Arial" w:cs="Arial"/>
          <w:lang w:val="en-US"/>
        </w:rPr>
        <w:t xml:space="preserve">single </w:t>
      </w:r>
      <w:r w:rsidR="00AF2160">
        <w:rPr>
          <w:rFonts w:ascii="Arial" w:hAnsi="Arial" w:cs="Arial"/>
          <w:lang w:val="en-US"/>
        </w:rPr>
        <w:t>visualization</w:t>
      </w:r>
      <w:r w:rsidR="004358B8" w:rsidRPr="007667CA">
        <w:rPr>
          <w:rFonts w:ascii="Arial" w:hAnsi="Arial" w:cs="Arial"/>
          <w:lang w:val="en-US"/>
        </w:rPr>
        <w:t xml:space="preserve">. </w:t>
      </w:r>
      <w:r w:rsidR="00877029">
        <w:rPr>
          <w:rFonts w:ascii="Arial" w:hAnsi="Arial" w:cs="Arial"/>
          <w:lang w:val="en-US"/>
        </w:rPr>
        <w:t>Existing methods for generating counterfactuals focus on uncorrelated features. This makes these methods inappropriate for the highly correlated features derived from STR data for NOC estimation, as these techniques can generate examples with impossible feature value combinations</w:t>
      </w:r>
      <w:r w:rsidR="00AF2160">
        <w:rPr>
          <w:rFonts w:ascii="Arial" w:hAnsi="Arial" w:cs="Arial"/>
          <w:lang w:val="en-US"/>
        </w:rPr>
        <w:t xml:space="preserve">. For this reason, we </w:t>
      </w:r>
      <w:r w:rsidR="00877029">
        <w:rPr>
          <w:rFonts w:ascii="Arial" w:hAnsi="Arial" w:cs="Arial"/>
          <w:lang w:val="en-US"/>
        </w:rPr>
        <w:t>constructed</w:t>
      </w:r>
      <w:r w:rsidR="00AF2160">
        <w:rPr>
          <w:rFonts w:ascii="Arial" w:hAnsi="Arial" w:cs="Arial"/>
          <w:lang w:val="en-US"/>
        </w:rPr>
        <w:t xml:space="preserve"> a new counterfactual method</w:t>
      </w:r>
      <w:r w:rsidR="00A11F4A">
        <w:rPr>
          <w:rFonts w:ascii="Arial" w:hAnsi="Arial" w:cs="Arial"/>
          <w:lang w:val="en-US"/>
        </w:rPr>
        <w:t xml:space="preserve">, </w:t>
      </w:r>
      <w:r w:rsidR="00877029">
        <w:rPr>
          <w:rFonts w:ascii="Arial" w:hAnsi="Arial" w:cs="Arial"/>
          <w:lang w:val="en-US"/>
        </w:rPr>
        <w:t>Realistic Counterfactuals (</w:t>
      </w:r>
      <w:r w:rsidR="00A11F4A">
        <w:rPr>
          <w:rFonts w:ascii="Arial" w:hAnsi="Arial" w:cs="Arial"/>
          <w:lang w:val="en-US"/>
        </w:rPr>
        <w:t>ReCo</w:t>
      </w:r>
      <w:r w:rsidR="00877029">
        <w:rPr>
          <w:rFonts w:ascii="Arial" w:hAnsi="Arial" w:cs="Arial"/>
          <w:lang w:val="en-US"/>
        </w:rPr>
        <w:t>)</w:t>
      </w:r>
      <w:r w:rsidR="00A11F4A">
        <w:rPr>
          <w:rFonts w:ascii="Arial" w:hAnsi="Arial" w:cs="Arial"/>
          <w:lang w:val="en-US"/>
        </w:rPr>
        <w:t>,</w:t>
      </w:r>
      <w:r w:rsidR="00AF2160">
        <w:rPr>
          <w:rFonts w:ascii="Arial" w:hAnsi="Arial" w:cs="Arial"/>
          <w:lang w:val="en-US"/>
        </w:rPr>
        <w:t xml:space="preserve"> </w:t>
      </w:r>
      <w:r w:rsidR="006A6F72">
        <w:rPr>
          <w:rFonts w:ascii="Arial" w:hAnsi="Arial" w:cs="Arial"/>
          <w:lang w:val="en-US"/>
        </w:rPr>
        <w:t>which</w:t>
      </w:r>
      <w:r w:rsidR="00AF2160">
        <w:rPr>
          <w:rFonts w:ascii="Arial" w:hAnsi="Arial" w:cs="Arial"/>
          <w:lang w:val="en-US"/>
        </w:rPr>
        <w:t xml:space="preserve"> generates realistic counterfactual explanations </w:t>
      </w:r>
      <w:r w:rsidR="00373E96">
        <w:rPr>
          <w:rFonts w:ascii="Arial" w:hAnsi="Arial" w:cs="Arial"/>
          <w:lang w:val="en-US"/>
        </w:rPr>
        <w:t>for</w:t>
      </w:r>
      <w:r w:rsidR="00AF2160">
        <w:rPr>
          <w:rFonts w:ascii="Arial" w:hAnsi="Arial" w:cs="Arial"/>
          <w:lang w:val="en-US"/>
        </w:rPr>
        <w:t xml:space="preserve"> correlated data</w:t>
      </w:r>
      <w:r w:rsidR="00A11F4A">
        <w:rPr>
          <w:rFonts w:ascii="Arial" w:hAnsi="Arial" w:cs="Arial"/>
          <w:lang w:val="en-US"/>
        </w:rPr>
        <w:t xml:space="preserve">. </w:t>
      </w:r>
      <w:r w:rsidR="00E75277" w:rsidRPr="007667CA">
        <w:rPr>
          <w:rFonts w:ascii="Arial" w:hAnsi="Arial" w:cs="Arial"/>
          <w:lang w:val="en-US"/>
        </w:rPr>
        <w:t xml:space="preserve">We show that ReCo outperforms </w:t>
      </w:r>
      <w:r w:rsidR="000D22C3">
        <w:rPr>
          <w:rFonts w:ascii="Arial" w:hAnsi="Arial" w:cs="Arial"/>
          <w:lang w:val="en-US"/>
        </w:rPr>
        <w:t xml:space="preserve">some </w:t>
      </w:r>
      <w:r w:rsidR="00E75277" w:rsidRPr="007667CA">
        <w:rPr>
          <w:rFonts w:ascii="Arial" w:hAnsi="Arial" w:cs="Arial"/>
          <w:lang w:val="en-US"/>
        </w:rPr>
        <w:t>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w:t>
      </w:r>
      <w:r w:rsidR="003A6F24">
        <w:rPr>
          <w:rFonts w:ascii="Arial" w:hAnsi="Arial" w:cs="Arial"/>
          <w:lang w:val="en-US"/>
        </w:rPr>
        <w:t>score</w:t>
      </w:r>
      <w:r w:rsidR="00E75277" w:rsidRPr="007667CA">
        <w:rPr>
          <w:rFonts w:ascii="Arial" w:hAnsi="Arial" w:cs="Arial"/>
          <w:lang w:val="en-US"/>
        </w:rPr>
        <w:t xml:space="preserve">.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w:t>
      </w:r>
      <w:r w:rsidR="003F5AC5">
        <w:rPr>
          <w:rFonts w:ascii="Arial" w:hAnsi="Arial" w:cs="Arial"/>
          <w:lang w:val="en-US"/>
        </w:rPr>
        <w:t xml:space="preserve">positive </w:t>
      </w:r>
      <w:r w:rsidR="00E75277" w:rsidRPr="007667CA">
        <w:rPr>
          <w:rFonts w:ascii="Arial" w:hAnsi="Arial" w:cs="Arial"/>
          <w:lang w:val="en-US"/>
        </w:rPr>
        <w:t xml:space="preserve">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6DEB880" w:rsidR="00213E9A" w:rsidRPr="007667CA" w:rsidRDefault="00907D68" w:rsidP="004A4CB8">
      <w:pPr>
        <w:pStyle w:val="Geenafstand"/>
        <w:spacing w:line="360" w:lineRule="auto"/>
        <w:ind w:firstLine="360"/>
        <w:rPr>
          <w:rFonts w:ascii="Arial" w:hAnsi="Arial" w:cs="Arial"/>
          <w:lang w:val="en-US"/>
        </w:rPr>
      </w:pPr>
      <w:r w:rsidRPr="007667CA">
        <w:rPr>
          <w:rFonts w:ascii="Arial" w:hAnsi="Arial" w:cs="Arial"/>
          <w:lang w:val="en-US"/>
        </w:rPr>
        <w:t xml:space="preserve">Deriving the </w:t>
      </w:r>
      <w:r w:rsidR="00192CAE" w:rsidRPr="007667CA">
        <w:rPr>
          <w:rFonts w:ascii="Arial" w:hAnsi="Arial" w:cs="Arial"/>
          <w:lang w:val="en-US"/>
        </w:rPr>
        <w:t>N</w:t>
      </w:r>
      <w:r w:rsidRPr="007667CA">
        <w:rPr>
          <w:rFonts w:ascii="Arial" w:hAnsi="Arial" w:cs="Arial"/>
          <w:lang w:val="en-US"/>
        </w:rPr>
        <w:t xml:space="preserve">umber of </w:t>
      </w:r>
      <w:r w:rsidR="00192CAE" w:rsidRPr="007667CA">
        <w:rPr>
          <w:rFonts w:ascii="Arial" w:hAnsi="Arial" w:cs="Arial"/>
          <w:lang w:val="en-US"/>
        </w:rPr>
        <w:t>C</w:t>
      </w:r>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 NOC to be entered by the user</w:t>
      </w:r>
      <w:r w:rsidR="00922A5B" w:rsidRPr="007667CA">
        <w:rPr>
          <w:rFonts w:ascii="Arial" w:hAnsi="Arial" w:cs="Arial"/>
          <w:lang w:val="en-US"/>
        </w:rPr>
        <w:t xml:space="preserve">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4A4CB8" w:rsidRPr="007667CA">
        <w:rPr>
          <w:rFonts w:ascii="Arial" w:hAnsi="Arial" w:cs="Arial"/>
          <w:lang w:val="en-US"/>
        </w:rPr>
        <w:t>influence the</w:t>
      </w:r>
      <w:r w:rsidR="001A25A6">
        <w:rPr>
          <w:rFonts w:ascii="Arial" w:hAnsi="Arial" w:cs="Arial"/>
          <w:lang w:val="en-US"/>
        </w:rPr>
        <w:t xml:space="preserve"> height of the likelihood ratio</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397A5D52" w:rsidR="00F85308" w:rsidRPr="007667CA" w:rsidRDefault="004868DE" w:rsidP="00F85308">
      <w:pPr>
        <w:pStyle w:val="Geenafstand"/>
        <w:spacing w:line="360" w:lineRule="auto"/>
        <w:ind w:firstLine="360"/>
        <w:rPr>
          <w:rFonts w:ascii="Arial" w:hAnsi="Arial" w:cs="Arial"/>
          <w:lang w:val="en-US"/>
        </w:rPr>
      </w:pPr>
      <w:r w:rsidRPr="007667CA">
        <w:rPr>
          <w:rFonts w:ascii="Arial" w:hAnsi="Arial" w:cs="Arial"/>
          <w:lang w:val="en-US"/>
        </w:rPr>
        <w:t>Valuable steps have been made to develop methods that can more accurately predict</w:t>
      </w:r>
      <w:r w:rsidR="00364418" w:rsidRPr="007667CA">
        <w:rPr>
          <w:rFonts w:ascii="Arial" w:hAnsi="Arial" w:cs="Arial"/>
          <w:lang w:val="en-US"/>
        </w:rPr>
        <w:t xml:space="preserve"> </w:t>
      </w:r>
      <w:r w:rsidRPr="007667CA">
        <w:rPr>
          <w:rFonts w:ascii="Arial" w:hAnsi="Arial" w:cs="Arial"/>
          <w:lang w:val="en-US"/>
        </w:rPr>
        <w:t>the NOC than relying on the Maximum Allele Count (MAC</w:t>
      </w:r>
      <w:r w:rsidR="00364418" w:rsidRPr="007667CA">
        <w:rPr>
          <w:rFonts w:ascii="Arial" w:hAnsi="Arial" w:cs="Arial"/>
          <w:lang w:val="en-US"/>
        </w:rPr>
        <w:t>)-</w:t>
      </w:r>
      <w:r w:rsidRPr="007667CA">
        <w:rPr>
          <w:rFonts w:ascii="Arial" w:hAnsi="Arial" w:cs="Arial"/>
          <w:lang w:val="en-US"/>
        </w:rPr>
        <w:t xml:space="preserve">method which involves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The improvement mainly corresponds with incorporating more information </w:t>
      </w:r>
      <w:r w:rsidR="00813B43" w:rsidRPr="007667CA">
        <w:rPr>
          <w:rFonts w:ascii="Arial" w:hAnsi="Arial" w:cs="Arial"/>
          <w:lang w:val="en-US"/>
        </w:rPr>
        <w:t>such as for example</w:t>
      </w:r>
      <w:r w:rsidRPr="007667CA">
        <w:rPr>
          <w:rFonts w:ascii="Arial" w:hAnsi="Arial" w:cs="Arial"/>
          <w:lang w:val="en-US"/>
        </w:rPr>
        <w:t xml:space="preserve"> the Total Allele Count (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xml:space="preserve">, and population </w:t>
      </w:r>
      <w:r w:rsidR="00225227" w:rsidRPr="007667CA">
        <w:rPr>
          <w:rFonts w:ascii="Arial" w:hAnsi="Arial" w:cs="Arial"/>
          <w:lang w:val="en-US"/>
        </w:rPr>
        <w:lastRenderedPageBreak/>
        <w:t>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Others use</w:t>
      </w:r>
      <w:r w:rsidR="00364418" w:rsidRPr="007667CA">
        <w:rPr>
          <w:rFonts w:ascii="Arial" w:hAnsi="Arial" w:cs="Arial"/>
          <w:lang w:val="en-US"/>
        </w:rPr>
        <w:t xml:space="preserve"> more complex techniques like Bayesian networks</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Pr="007667CA">
        <w:rPr>
          <w:rFonts w:ascii="Arial" w:hAnsi="Arial" w:cs="Arial"/>
          <w:lang w:val="en-US"/>
        </w:rPr>
        <w:t>From the multitude of models to estimate the NOC, machine learning models have shown to outperform standard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w:t>
      </w:r>
      <w:r w:rsidR="00627132">
        <w:rPr>
          <w:rFonts w:ascii="Arial" w:hAnsi="Arial" w:cs="Arial"/>
          <w:lang w:val="en-US"/>
        </w:rPr>
        <w:t>produce</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It is important for DNA</w:t>
      </w:r>
      <w:r w:rsidR="003C3CF4">
        <w:rPr>
          <w:rFonts w:ascii="Arial" w:hAnsi="Arial" w:cs="Arial"/>
          <w:lang w:val="en-US"/>
        </w:rPr>
        <w:t xml:space="preserve"> </w:t>
      </w:r>
      <w:r w:rsidR="00F94410" w:rsidRPr="007667CA">
        <w:rPr>
          <w:rFonts w:ascii="Arial" w:hAnsi="Arial" w:cs="Arial"/>
          <w:lang w:val="en-US"/>
        </w:rPr>
        <w:t xml:space="preserve">experts to know which factors the algorithm or </w:t>
      </w:r>
      <w:r w:rsidR="00F94410" w:rsidRPr="007667CA">
        <w:rPr>
          <w:rFonts w:ascii="Arial" w:hAnsi="Arial" w:cs="Arial"/>
          <w:i/>
          <w:iCs/>
          <w:lang w:val="en-US"/>
        </w:rPr>
        <w:t>model</w:t>
      </w:r>
      <w:r w:rsidR="00F94410" w:rsidRPr="007667CA">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transparency, predictions can be made more understandable</w:t>
      </w:r>
      <w:r w:rsidR="00DF23FA" w:rsidRPr="007667CA">
        <w:rPr>
          <w:rFonts w:ascii="Arial" w:hAnsi="Arial" w:cs="Arial"/>
          <w:lang w:val="en-US"/>
        </w:rPr>
        <w:t xml:space="preserve"> and more informed decisions can be made</w:t>
      </w:r>
      <w:r w:rsidR="00F94410" w:rsidRPr="007667CA">
        <w:rPr>
          <w:rFonts w:ascii="Arial" w:hAnsi="Arial" w:cs="Arial"/>
          <w:lang w:val="en-US"/>
        </w:rPr>
        <w:t>.</w:t>
      </w:r>
    </w:p>
    <w:p w14:paraId="4E5744BB" w14:textId="676B942D" w:rsidR="00F2789E" w:rsidRPr="007667CA" w:rsidRDefault="00C605B1" w:rsidP="00F85308">
      <w:pPr>
        <w:pStyle w:val="Geenafstand"/>
        <w:spacing w:line="360" w:lineRule="auto"/>
        <w:ind w:firstLine="360"/>
        <w:rPr>
          <w:rFonts w:ascii="Arial" w:hAnsi="Arial" w:cs="Arial"/>
          <w:lang w:val="en-US"/>
        </w:rPr>
      </w:pPr>
      <w:r w:rsidRPr="007667CA">
        <w:rPr>
          <w:rFonts w:ascii="Arial" w:hAnsi="Arial" w:cs="Arial"/>
          <w:lang w:val="en-US"/>
        </w:rPr>
        <w:t xml:space="preserve">A method using a </w:t>
      </w:r>
      <w:r w:rsidR="00436BE6" w:rsidRPr="007667CA">
        <w:rPr>
          <w:rFonts w:ascii="Arial" w:hAnsi="Arial" w:cs="Arial"/>
          <w:lang w:val="en-US"/>
        </w:rPr>
        <w:t xml:space="preserve">decision tree was presented </w:t>
      </w:r>
      <w:r w:rsidRPr="007667CA">
        <w:rPr>
          <w:rFonts w:ascii="Arial" w:hAnsi="Arial" w:cs="Arial"/>
          <w:lang w:val="en-US"/>
        </w:rPr>
        <w:t>as a more transparent way to use machine learning</w:t>
      </w:r>
      <w:r w:rsidR="00D872E9">
        <w:rPr>
          <w:rFonts w:ascii="Arial" w:hAnsi="Arial" w:cs="Arial"/>
          <w:lang w:val="en-US"/>
        </w:rPr>
        <w:t xml:space="preserve"> to estimate the NOC</w:t>
      </w:r>
      <w:r w:rsidRPr="007667CA">
        <w:rPr>
          <w:rFonts w:ascii="Arial" w:hAnsi="Arial" w:cs="Arial"/>
          <w:lang w:val="en-US"/>
        </w:rPr>
        <w:t xml:space="preserve">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Pr="007667CA">
        <w:rPr>
          <w:rFonts w:ascii="Arial" w:hAnsi="Arial" w:cs="Arial"/>
          <w:lang w:val="en-US"/>
        </w:rPr>
        <w:t xml:space="preserve">; </w:t>
      </w:r>
      <w:r w:rsidR="00CB38FB" w:rsidRPr="007667CA">
        <w:rPr>
          <w:rFonts w:ascii="Arial" w:hAnsi="Arial" w:cs="Arial"/>
          <w:lang w:val="en-US"/>
        </w:rPr>
        <w:t>they reported a</w:t>
      </w:r>
      <w:r w:rsidRPr="007667CA">
        <w:rPr>
          <w:rFonts w:ascii="Arial" w:hAnsi="Arial" w:cs="Arial"/>
          <w:lang w:val="en-US"/>
        </w:rPr>
        <w:t xml:space="preserve"> </w:t>
      </w:r>
      <w:r w:rsidR="005F5CAC">
        <w:rPr>
          <w:rFonts w:ascii="Arial" w:hAnsi="Arial" w:cs="Arial"/>
          <w:lang w:val="en-US"/>
        </w:rPr>
        <w:t>decrease in accuracy</w:t>
      </w:r>
      <w:r w:rsidRPr="007667CA">
        <w:rPr>
          <w:rFonts w:ascii="Arial" w:hAnsi="Arial" w:cs="Arial"/>
          <w:lang w:val="en-US"/>
        </w:rPr>
        <w:t xml:space="preserve"> of over 10% as compared to a random forest</w:t>
      </w:r>
      <w:r w:rsidR="003F5F18">
        <w:rPr>
          <w:rFonts w:ascii="Arial" w:hAnsi="Arial" w:cs="Arial"/>
          <w:lang w:val="en-US"/>
        </w:rPr>
        <w:t xml:space="preserve"> model</w:t>
      </w:r>
      <w:r w:rsidRPr="007667CA">
        <w:rPr>
          <w:rFonts w:ascii="Arial" w:hAnsi="Arial" w:cs="Arial"/>
          <w:lang w:val="en-US"/>
        </w:rPr>
        <w:t xml:space="preserve">. </w:t>
      </w:r>
      <w:r w:rsidR="009521D5" w:rsidRPr="007667CA">
        <w:rPr>
          <w:rFonts w:ascii="Arial" w:hAnsi="Arial" w:cs="Arial"/>
          <w:lang w:val="en-US"/>
        </w:rPr>
        <w:t>Th</w:t>
      </w:r>
      <w:r w:rsidR="005F5CAC">
        <w:rPr>
          <w:rFonts w:ascii="Arial" w:hAnsi="Arial" w:cs="Arial"/>
          <w:lang w:val="en-US"/>
        </w:rPr>
        <w:t>e</w:t>
      </w:r>
      <w:r w:rsidR="009521D5" w:rsidRPr="007667CA">
        <w:rPr>
          <w:rFonts w:ascii="Arial" w:hAnsi="Arial" w:cs="Arial"/>
          <w:lang w:val="en-US"/>
        </w:rPr>
        <w:t xml:space="preserve"> method also relies heavily on filtering of artefacts, for which another decision tree is used. </w:t>
      </w:r>
      <w:r w:rsidR="005F5CAC">
        <w:rPr>
          <w:rFonts w:ascii="Arial" w:hAnsi="Arial" w:cs="Arial"/>
          <w:lang w:val="en-US"/>
        </w:rPr>
        <w:t xml:space="preserve"> Furthermore, t</w:t>
      </w:r>
      <w:r w:rsidR="009521D5" w:rsidRPr="007667CA">
        <w:rPr>
          <w:rFonts w:ascii="Arial" w:hAnsi="Arial" w:cs="Arial"/>
          <w:lang w:val="en-US"/>
        </w:rPr>
        <w:t>he data used in this study is 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is used, the performance of a simple model decreases even further. More </w:t>
      </w:r>
      <w:r w:rsidR="0045309D" w:rsidRPr="007667CA">
        <w:rPr>
          <w:rFonts w:ascii="Arial" w:hAnsi="Arial" w:cs="Arial"/>
          <w:lang w:val="en-US"/>
        </w:rPr>
        <w:t xml:space="preserve">complex predictors are more suited to handle such data. </w:t>
      </w:r>
    </w:p>
    <w:p w14:paraId="345A25D6" w14:textId="2AE2D98F" w:rsidR="009521D5" w:rsidRPr="007667CA" w:rsidRDefault="00F2789E" w:rsidP="00F85308">
      <w:pPr>
        <w:pStyle w:val="Geenafstand"/>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eXplainable Artificial Intelligence (XAI). XAI has emerged to provide explanations for any type of machine learning model,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228F5CBC" w:rsidR="001E0CB5" w:rsidRPr="007667CA" w:rsidRDefault="001E0CB5" w:rsidP="007667CA">
      <w:pPr>
        <w:pStyle w:val="Kop2"/>
      </w:pPr>
      <w:r w:rsidRPr="007667CA">
        <w:t>eXplainable Artificial Intelligence</w:t>
      </w:r>
      <w:r w:rsidR="0045486D" w:rsidRPr="007667CA">
        <w:t xml:space="preserve"> (XAI)</w:t>
      </w:r>
    </w:p>
    <w:p w14:paraId="5D29AFB5" w14:textId="094DB298" w:rsidR="00EB7B57" w:rsidRPr="007667CA" w:rsidRDefault="00181DA3" w:rsidP="00EB7B57">
      <w:pPr>
        <w:pStyle w:val="Geenafstand"/>
        <w:spacing w:line="360" w:lineRule="auto"/>
        <w:rPr>
          <w:rFonts w:ascii="Arial" w:hAnsi="Arial" w:cs="Arial"/>
          <w:lang w:val="en-US"/>
        </w:rPr>
      </w:pPr>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 xml:space="preserve">It starts at the top with the root node, and splits off to different branches based on conditions specified in each node, until a </w:t>
      </w:r>
      <w:r w:rsidR="00AE08A4" w:rsidRPr="007667CA">
        <w:rPr>
          <w:rFonts w:ascii="Arial" w:hAnsi="Arial" w:cs="Arial"/>
          <w:lang w:val="en-US"/>
        </w:rPr>
        <w:lastRenderedPageBreak/>
        <w:t>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all of</w:t>
      </w:r>
      <w:r w:rsidR="00D073C7" w:rsidRPr="007667CA">
        <w:rPr>
          <w:rFonts w:ascii="Arial" w:hAnsi="Arial" w:cs="Arial"/>
          <w:lang w:val="en-US"/>
        </w:rPr>
        <w:t xml:space="preserve"> these conditions are violated, </w:t>
      </w:r>
      <w:r w:rsidR="003F5F18">
        <w:rPr>
          <w:rFonts w:ascii="Arial" w:hAnsi="Arial" w:cs="Arial"/>
          <w:lang w:val="en-US"/>
        </w:rPr>
        <w:t>the</w:t>
      </w:r>
      <w:r w:rsidR="00D073C7" w:rsidRPr="007667CA">
        <w:rPr>
          <w:rFonts w:ascii="Arial" w:hAnsi="Arial" w:cs="Arial"/>
          <w:lang w:val="en-US"/>
        </w:rPr>
        <w:t xml:space="preserve">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Geenafstand"/>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68E5BB8E" w14:textId="7AB838D9" w:rsidR="00417052" w:rsidRPr="007667CA" w:rsidRDefault="00C40357" w:rsidP="001A03F9">
      <w:pPr>
        <w:pStyle w:val="Geenafstand"/>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47C61A88" w14:textId="20A71190" w:rsidR="008F544E" w:rsidRPr="007667CA" w:rsidRDefault="00417052" w:rsidP="008F544E">
      <w:pPr>
        <w:pStyle w:val="Geenafstand"/>
        <w:spacing w:line="360" w:lineRule="auto"/>
        <w:ind w:firstLine="360"/>
        <w:rPr>
          <w:rFonts w:ascii="Arial" w:hAnsi="Arial" w:cs="Arial"/>
          <w:lang w:val="en-US"/>
        </w:rPr>
      </w:pPr>
      <w:r w:rsidRPr="007667CA">
        <w:rPr>
          <w:rFonts w:ascii="Arial" w:hAnsi="Arial" w:cs="Arial"/>
          <w:lang w:val="en-US"/>
        </w:rPr>
        <w:t>For NOC</w:t>
      </w:r>
      <w:r w:rsidR="003C3CF4">
        <w:rPr>
          <w:rFonts w:ascii="Arial" w:hAnsi="Arial" w:cs="Arial"/>
          <w:lang w:val="en-US"/>
        </w:rPr>
        <w:t xml:space="preserve"> </w:t>
      </w:r>
      <w:r w:rsidRPr="007667CA">
        <w:rPr>
          <w:rFonts w:ascii="Arial" w:hAnsi="Arial" w:cs="Arial"/>
          <w:lang w:val="en-US"/>
        </w:rPr>
        <w:t>estimation, DNA</w:t>
      </w:r>
      <w:r w:rsidR="003C3CF4">
        <w:rPr>
          <w:rFonts w:ascii="Arial" w:hAnsi="Arial" w:cs="Arial"/>
          <w:lang w:val="en-US"/>
        </w:rPr>
        <w:t xml:space="preserve"> </w:t>
      </w:r>
      <w:r w:rsidRPr="007667CA">
        <w:rPr>
          <w:rFonts w:ascii="Arial" w:hAnsi="Arial" w:cs="Arial"/>
          <w:lang w:val="en-US"/>
        </w:rPr>
        <w:t xml:space="preserve">experts look at one prediction at a time and would like the most accurate description of how a single profile is processed. As we </w:t>
      </w:r>
      <w:r w:rsidR="00525B5D">
        <w:rPr>
          <w:rFonts w:ascii="Arial" w:hAnsi="Arial" w:cs="Arial"/>
          <w:lang w:val="en-US"/>
        </w:rPr>
        <w:t>mentioned earlier</w:t>
      </w:r>
      <w:r w:rsidRPr="007667CA">
        <w:rPr>
          <w:rFonts w:ascii="Arial" w:hAnsi="Arial" w:cs="Arial"/>
          <w:lang w:val="en-US"/>
        </w:rPr>
        <w:t xml:space="preserve">, more complex machine learning models perform best, so it might be difficult to explain the entire decision-space of the algorithm. Instead, local explanations of how </w:t>
      </w:r>
      <w:r w:rsidR="00644549">
        <w:rPr>
          <w:rFonts w:ascii="Arial" w:hAnsi="Arial" w:cs="Arial"/>
          <w:lang w:val="en-US"/>
        </w:rPr>
        <w:t>individual</w:t>
      </w:r>
      <w:r w:rsidRPr="007667CA">
        <w:rPr>
          <w:rFonts w:ascii="Arial" w:hAnsi="Arial" w:cs="Arial"/>
          <w:lang w:val="en-US"/>
        </w:rPr>
        <w:t xml:space="preserve"> DNA</w:t>
      </w:r>
      <w:r w:rsidR="003C3CF4">
        <w:rPr>
          <w:rFonts w:ascii="Arial" w:hAnsi="Arial" w:cs="Arial"/>
          <w:lang w:val="en-US"/>
        </w:rPr>
        <w:t xml:space="preserve"> </w:t>
      </w:r>
      <w:r w:rsidRPr="007667CA">
        <w:rPr>
          <w:rFonts w:ascii="Arial" w:hAnsi="Arial" w:cs="Arial"/>
          <w:lang w:val="en-US"/>
        </w:rPr>
        <w:t>profile</w:t>
      </w:r>
      <w:r w:rsidR="00644549">
        <w:rPr>
          <w:rFonts w:ascii="Arial" w:hAnsi="Arial" w:cs="Arial"/>
          <w:lang w:val="en-US"/>
        </w:rPr>
        <w:t>s</w:t>
      </w:r>
      <w:r w:rsidRPr="007667CA">
        <w:rPr>
          <w:rFonts w:ascii="Arial" w:hAnsi="Arial" w:cs="Arial"/>
          <w:lang w:val="en-US"/>
        </w:rPr>
        <w:t xml:space="preserve"> </w:t>
      </w:r>
      <w:r w:rsidR="00644549">
        <w:rPr>
          <w:rFonts w:ascii="Arial" w:hAnsi="Arial" w:cs="Arial"/>
          <w:lang w:val="en-US"/>
        </w:rPr>
        <w:t>are</w:t>
      </w:r>
      <w:r w:rsidRPr="007667CA">
        <w:rPr>
          <w:rFonts w:ascii="Arial" w:hAnsi="Arial" w:cs="Arial"/>
          <w:lang w:val="en-US"/>
        </w:rPr>
        <w:t xml:space="preserve"> predicted seems more fit. </w:t>
      </w:r>
      <w:r w:rsidR="003A5A84">
        <w:rPr>
          <w:rFonts w:ascii="Arial" w:hAnsi="Arial" w:cs="Arial"/>
          <w:lang w:val="en-US"/>
        </w:rPr>
        <w:t>A</w:t>
      </w:r>
      <w:r w:rsidRPr="007667CA">
        <w:rPr>
          <w:rFonts w:ascii="Arial" w:hAnsi="Arial" w:cs="Arial"/>
          <w:lang w:val="en-US"/>
        </w:rPr>
        <w:t xml:space="preserve"> model-agnostic approach is preferable</w:t>
      </w:r>
      <w:r w:rsidR="003A5A84">
        <w:rPr>
          <w:rFonts w:ascii="Arial" w:hAnsi="Arial" w:cs="Arial"/>
          <w:lang w:val="en-US"/>
        </w:rPr>
        <w:t xml:space="preserve">, since the application of machine learning models to this problem is still in development </w:t>
      </w:r>
      <w:r w:rsidR="003A5A84"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3A5A84">
        <w:rPr>
          <w:rFonts w:ascii="Arial" w:hAnsi="Arial" w:cs="Arial"/>
          <w:lang w:val="en-US"/>
        </w:rPr>
        <w:instrText xml:space="preserve"> ADDIN EN.CITE </w:instrText>
      </w:r>
      <w:r w:rsidR="003A5A84">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3A5A84">
        <w:rPr>
          <w:rFonts w:ascii="Arial" w:hAnsi="Arial" w:cs="Arial"/>
          <w:lang w:val="en-US"/>
        </w:rPr>
        <w:instrText xml:space="preserve"> ADDIN EN.CITE.DATA </w:instrText>
      </w:r>
      <w:r w:rsidR="003A5A84">
        <w:rPr>
          <w:rFonts w:ascii="Arial" w:hAnsi="Arial" w:cs="Arial"/>
          <w:lang w:val="en-US"/>
        </w:rPr>
      </w:r>
      <w:r w:rsidR="003A5A84">
        <w:rPr>
          <w:rFonts w:ascii="Arial" w:hAnsi="Arial" w:cs="Arial"/>
          <w:lang w:val="en-US"/>
        </w:rPr>
        <w:fldChar w:fldCharType="end"/>
      </w:r>
      <w:r w:rsidR="003A5A84" w:rsidRPr="007667CA">
        <w:rPr>
          <w:rFonts w:ascii="Arial" w:hAnsi="Arial" w:cs="Arial"/>
          <w:lang w:val="en-US"/>
        </w:rPr>
      </w:r>
      <w:r w:rsidR="003A5A84" w:rsidRPr="007667CA">
        <w:rPr>
          <w:rFonts w:ascii="Arial" w:hAnsi="Arial" w:cs="Arial"/>
          <w:lang w:val="en-US"/>
        </w:rPr>
        <w:fldChar w:fldCharType="separate"/>
      </w:r>
      <w:r w:rsidR="003A5A84">
        <w:rPr>
          <w:rFonts w:ascii="Arial" w:hAnsi="Arial" w:cs="Arial"/>
          <w:noProof/>
          <w:lang w:val="en-US"/>
        </w:rPr>
        <w:t>[13, 18-20]</w:t>
      </w:r>
      <w:r w:rsidR="003A5A84" w:rsidRPr="007667CA">
        <w:rPr>
          <w:rFonts w:ascii="Arial" w:hAnsi="Arial" w:cs="Arial"/>
          <w:lang w:val="en-US"/>
        </w:rPr>
        <w:fldChar w:fldCharType="end"/>
      </w:r>
      <w:r w:rsidRPr="007667CA">
        <w:rPr>
          <w:rFonts w:ascii="Arial" w:hAnsi="Arial" w:cs="Arial"/>
          <w:lang w:val="en-US"/>
        </w:rPr>
        <w:t>.</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233127B9" w:rsidR="005C502A" w:rsidRPr="007667CA" w:rsidRDefault="00017902" w:rsidP="00017902">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They seem to have obtained valuable information </w:t>
      </w:r>
      <w:r w:rsidR="00CC31E4">
        <w:rPr>
          <w:rFonts w:ascii="Arial" w:hAnsi="Arial" w:cs="Arial"/>
          <w:lang w:val="en-US"/>
        </w:rPr>
        <w:t xml:space="preserve">about </w:t>
      </w:r>
      <w:r w:rsidR="002E0C32">
        <w:rPr>
          <w:rFonts w:ascii="Arial" w:hAnsi="Arial" w:cs="Arial"/>
          <w:lang w:val="en-US"/>
        </w:rPr>
        <w:t>which</w:t>
      </w:r>
      <w:r w:rsidR="00CC31E4">
        <w:rPr>
          <w:rFonts w:ascii="Arial" w:hAnsi="Arial" w:cs="Arial"/>
          <w:lang w:val="en-US"/>
        </w:rPr>
        <w:t xml:space="preserve"> factors the ML models base</w:t>
      </w:r>
      <w:r w:rsidR="00160286">
        <w:rPr>
          <w:rFonts w:ascii="Arial" w:hAnsi="Arial" w:cs="Arial"/>
          <w:lang w:val="en-US"/>
        </w:rPr>
        <w:t>d</w:t>
      </w:r>
      <w:r w:rsidR="00CC31E4">
        <w:rPr>
          <w:rFonts w:ascii="Arial" w:hAnsi="Arial" w:cs="Arial"/>
          <w:lang w:val="en-US"/>
        </w:rPr>
        <w:t xml:space="preserve"> their prediction </w:t>
      </w:r>
      <w:r w:rsidR="00FB05D5">
        <w:rPr>
          <w:rFonts w:ascii="Arial" w:hAnsi="Arial" w:cs="Arial"/>
          <w:lang w:val="en-US"/>
        </w:rPr>
        <w:t>on</w:t>
      </w:r>
      <w:r w:rsidR="00CC31E4">
        <w:rPr>
          <w:rFonts w:ascii="Arial" w:hAnsi="Arial" w:cs="Arial"/>
          <w:lang w:val="en-US"/>
        </w:rPr>
        <w:t>.</w:t>
      </w:r>
    </w:p>
    <w:p w14:paraId="0F2BB257" w14:textId="4E18F206" w:rsidR="0045309D" w:rsidRPr="007667CA" w:rsidRDefault="00017902" w:rsidP="00B534DA">
      <w:pPr>
        <w:pStyle w:val="Geenafstand"/>
        <w:spacing w:line="360" w:lineRule="auto"/>
        <w:ind w:firstLine="360"/>
        <w:rPr>
          <w:rFonts w:ascii="Arial" w:hAnsi="Arial" w:cs="Arial"/>
          <w:lang w:val="en-US"/>
        </w:rPr>
      </w:pPr>
      <w:r w:rsidRPr="007667CA">
        <w:rPr>
          <w:rFonts w:ascii="Arial" w:hAnsi="Arial" w:cs="Arial"/>
          <w:lang w:val="en-US"/>
        </w:rPr>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the original instance could have been predicted differently if certain input features had different </w:t>
      </w:r>
      <w:r w:rsidRPr="007667CA">
        <w:rPr>
          <w:rFonts w:ascii="Arial" w:hAnsi="Arial" w:cs="Arial"/>
          <w:lang w:val="en-US"/>
        </w:rPr>
        <w:lastRenderedPageBreak/>
        <w:t>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Geenafstand"/>
        <w:spacing w:line="360" w:lineRule="auto"/>
        <w:rPr>
          <w:rFonts w:ascii="Arial" w:hAnsi="Arial" w:cs="Arial"/>
          <w:lang w:val="en-US"/>
        </w:rPr>
      </w:pPr>
    </w:p>
    <w:p w14:paraId="36DBD37C" w14:textId="476F8D2F" w:rsidR="00582CCB" w:rsidRPr="007667CA" w:rsidRDefault="00582CCB" w:rsidP="007667CA">
      <w:pPr>
        <w:pStyle w:val="Kop2"/>
      </w:pPr>
      <w:bookmarkStart w:id="1" w:name="_Ref73295839"/>
      <w:r w:rsidRPr="007667CA">
        <w:t>Counterfactuals</w:t>
      </w:r>
      <w:bookmarkEnd w:id="1"/>
    </w:p>
    <w:p w14:paraId="25946D86" w14:textId="27B89F41" w:rsidR="00DA1102" w:rsidRPr="007667CA" w:rsidRDefault="0029212C" w:rsidP="00DA1102">
      <w:pPr>
        <w:pStyle w:val="Geenafstand"/>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The differences in feature values between the input</w:t>
      </w:r>
      <w:r w:rsidR="00A54D9D">
        <w:rPr>
          <w:rFonts w:ascii="Arial" w:hAnsi="Arial" w:cs="Arial"/>
          <w:lang w:val="en-US"/>
        </w:rPr>
        <w:t xml:space="preserve"> </w:t>
      </w:r>
      <w:r w:rsidR="00B40B95" w:rsidRPr="007667CA">
        <w:rPr>
          <w:rFonts w:ascii="Arial" w:hAnsi="Arial" w:cs="Arial"/>
          <w:lang w:val="en-US"/>
        </w:rPr>
        <w:t xml:space="preserve">and counterfactual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7667CA" w:rsidRDefault="00410D4D" w:rsidP="00151E8A">
      <w:pPr>
        <w:pStyle w:val="Geenafstand"/>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Geenafstand"/>
        <w:spacing w:line="360" w:lineRule="auto"/>
        <w:ind w:firstLine="0"/>
        <w:rPr>
          <w:rFonts w:ascii="Arial" w:hAnsi="Arial" w:cs="Arial"/>
          <w:lang w:val="en-US"/>
        </w:rPr>
      </w:pPr>
    </w:p>
    <w:p w14:paraId="012EB5DA" w14:textId="32CB62B1" w:rsidR="00B70ADC" w:rsidRPr="007667CA" w:rsidRDefault="00B40B95" w:rsidP="00AB6E32">
      <w:pPr>
        <w:pStyle w:val="Geenafstand"/>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To help the user relate this new prediction as a possibility for the original input, the counterfactual must be similar</w:t>
      </w:r>
      <w:r w:rsidR="00A54D9D">
        <w:rPr>
          <w:rFonts w:ascii="Arial" w:hAnsi="Arial" w:cs="Arial"/>
          <w:iCs/>
          <w:lang w:val="en-US"/>
        </w:rPr>
        <w:t xml:space="preserve"> to the input</w:t>
      </w:r>
      <w:r w:rsidRPr="007667CA">
        <w:rPr>
          <w:rFonts w:ascii="Arial" w:hAnsi="Arial" w:cs="Arial"/>
          <w:iCs/>
          <w:lang w:val="en-US"/>
        </w:rPr>
        <w:t xml:space="preserve">.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w:t>
      </w:r>
      <w:r w:rsidR="00644549">
        <w:rPr>
          <w:rFonts w:ascii="Arial" w:hAnsi="Arial" w:cs="Arial"/>
          <w:lang w:val="en-US"/>
        </w:rPr>
        <w:t>can be</w:t>
      </w:r>
      <w:r w:rsidR="00A91940" w:rsidRPr="007667CA">
        <w:rPr>
          <w:rFonts w:ascii="Arial" w:hAnsi="Arial" w:cs="Arial"/>
          <w:lang w:val="en-US"/>
        </w:rPr>
        <w:t xml:space="preserve">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39B353CF" w14:textId="26815B56" w:rsidR="00BC61E9" w:rsidRPr="007667CA" w:rsidRDefault="001C4F77" w:rsidP="006042A8">
      <w:pPr>
        <w:pStyle w:val="Geenafstand"/>
        <w:spacing w:line="360" w:lineRule="auto"/>
        <w:rPr>
          <w:rFonts w:ascii="Arial" w:hAnsi="Arial" w:cs="Arial"/>
          <w:lang w:val="en-US"/>
        </w:rPr>
      </w:pPr>
      <w:r w:rsidRPr="007667CA">
        <w:rPr>
          <w:rFonts w:ascii="Arial" w:hAnsi="Arial" w:cs="Arial"/>
          <w:lang w:val="en-US"/>
        </w:rPr>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w:t>
      </w:r>
      <w:r w:rsidR="006042A8" w:rsidRPr="007667CA">
        <w:rPr>
          <w:rFonts w:ascii="Arial" w:hAnsi="Arial" w:cs="Arial"/>
          <w:lang w:val="en-US"/>
        </w:rPr>
        <w:lastRenderedPageBreak/>
        <w:t xml:space="preserve">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4D5F7B5C" w:rsidR="00750490" w:rsidRPr="007667CA" w:rsidRDefault="006C1D83" w:rsidP="00750490">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Geenafstand"/>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29FB752F" w:rsidR="002A0F01" w:rsidRPr="007667CA" w:rsidRDefault="00E14181" w:rsidP="00840BC0">
      <w:pPr>
        <w:pStyle w:val="Geenafstand"/>
        <w:spacing w:line="360" w:lineRule="auto"/>
        <w:rPr>
          <w:rFonts w:ascii="Arial" w:hAnsi="Arial" w:cs="Arial"/>
          <w:lang w:val="en-US"/>
        </w:rPr>
      </w:pPr>
      <w:r w:rsidRPr="007667CA">
        <w:rPr>
          <w:rFonts w:ascii="Arial" w:hAnsi="Arial" w:cs="Arial"/>
          <w:lang w:val="en-US"/>
        </w:rPr>
        <w:t xml:space="preserve">Some approaches have leveraged the power of SHAP values to create 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suffers from the fact that by only changing features with negative SHAP values, they limit the </w:t>
      </w:r>
      <w:r w:rsidR="00220CCE" w:rsidRPr="007667CA">
        <w:rPr>
          <w:rFonts w:ascii="Arial" w:hAnsi="Arial" w:cs="Arial"/>
          <w:lang w:val="en-US"/>
        </w:rPr>
        <w:lastRenderedPageBreak/>
        <w:t xml:space="preserve">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Geenafstand"/>
        <w:spacing w:line="360" w:lineRule="auto"/>
        <w:rPr>
          <w:rFonts w:ascii="Arial" w:hAnsi="Arial" w:cs="Arial"/>
          <w:iCs/>
          <w:lang w:val="en-US"/>
        </w:rPr>
      </w:pPr>
    </w:p>
    <w:p w14:paraId="7D5E52B3" w14:textId="18A009FE" w:rsidR="0001405B" w:rsidRPr="007667CA" w:rsidRDefault="003B714C" w:rsidP="0001405B">
      <w:pPr>
        <w:pStyle w:val="Geenafstand"/>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 xml:space="preserve">that is largely overlooked or handled poorly is realism. </w:t>
      </w:r>
      <w:r w:rsidR="00CE7FE8" w:rsidRPr="007667CA">
        <w:rPr>
          <w:rFonts w:ascii="Arial" w:hAnsi="Arial" w:cs="Arial"/>
          <w:iCs/>
          <w:lang w:val="en-US"/>
        </w:rPr>
        <w:t xml:space="preserve">As the samples are often generated by randomly changing feature values, or by combining instances, they might be infeasible. For example, a generated instance in the context of loan applications might be a 20-year-old person with 15 years of working experience as an ideal candidate for a loan. 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644549">
        <w:rPr>
          <w:rFonts w:ascii="Arial" w:hAnsi="Arial" w:cs="Arial"/>
          <w:iCs/>
          <w:lang w:val="en-US"/>
        </w:rPr>
        <w:t xml:space="preserve">issue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59DA3989"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w:t>
      </w:r>
      <w:r w:rsidR="00932235">
        <w:rPr>
          <w:rFonts w:ascii="Arial" w:hAnsi="Arial" w:cs="Arial"/>
          <w:iCs/>
          <w:lang w:val="en-US"/>
        </w:rPr>
        <w:t xml:space="preserve">previous </w:t>
      </w:r>
      <w:r w:rsidR="005C4B1E" w:rsidRPr="007667CA">
        <w:rPr>
          <w:rFonts w:ascii="Arial" w:hAnsi="Arial" w:cs="Arial"/>
          <w:iCs/>
          <w:lang w:val="en-US"/>
        </w:rPr>
        <w:t xml:space="preserve">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6E2F4C51" w:rsidR="00721C5B" w:rsidRPr="007667CA" w:rsidRDefault="005D703D" w:rsidP="008C065B">
      <w:pPr>
        <w:pStyle w:val="Geenafstand"/>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w:t>
      </w:r>
      <w:r w:rsidR="009B4C43">
        <w:rPr>
          <w:rFonts w:ascii="Arial" w:hAnsi="Arial" w:cs="Arial"/>
          <w:iCs/>
          <w:lang w:val="en-US"/>
        </w:rPr>
        <w:t xml:space="preserve">n </w:t>
      </w:r>
      <w:r w:rsidR="008C065B" w:rsidRPr="007667CA">
        <w:rPr>
          <w:rFonts w:ascii="Arial" w:hAnsi="Arial" w:cs="Arial"/>
          <w:iCs/>
          <w:lang w:val="en-US"/>
        </w:rPr>
        <w:t>implementation</w:t>
      </w:r>
      <w:r w:rsidR="009B4C43">
        <w:rPr>
          <w:rFonts w:ascii="Arial" w:hAnsi="Arial" w:cs="Arial"/>
          <w:iCs/>
          <w:lang w:val="en-US"/>
        </w:rPr>
        <w:t xml:space="preserve"> called GeCo</w:t>
      </w:r>
      <w:r w:rsidR="008C065B" w:rsidRPr="007667CA">
        <w:rPr>
          <w:rFonts w:ascii="Arial" w:hAnsi="Arial" w:cs="Arial"/>
          <w:iCs/>
          <w:lang w:val="en-US"/>
        </w:rPr>
        <w:t xml:space="preserve">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Geenafstand"/>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3618C830" w:rsidR="003D41E7" w:rsidRPr="007667CA" w:rsidRDefault="003D41E7" w:rsidP="003D41E7">
      <w:pPr>
        <w:pStyle w:val="Geenafstand"/>
        <w:spacing w:line="360" w:lineRule="auto"/>
        <w:rPr>
          <w:rFonts w:ascii="Arial" w:hAnsi="Arial" w:cs="Arial"/>
          <w:lang w:val="en-US"/>
        </w:rPr>
      </w:pPr>
      <w:r w:rsidRPr="007667CA">
        <w:rPr>
          <w:rFonts w:ascii="Arial" w:hAnsi="Arial" w:cs="Arial"/>
          <w:lang w:val="en-US"/>
        </w:rPr>
        <w:lastRenderedPageBreak/>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no method has </w:t>
      </w:r>
      <w:r w:rsidR="0065131F">
        <w:rPr>
          <w:rFonts w:ascii="Arial" w:hAnsi="Arial" w:cs="Arial"/>
          <w:lang w:val="en-US"/>
        </w:rPr>
        <w:t xml:space="preserve">been published that </w:t>
      </w:r>
      <w:r w:rsidRPr="007667CA">
        <w:rPr>
          <w:rFonts w:ascii="Arial" w:hAnsi="Arial" w:cs="Arial"/>
          <w:lang w:val="en-US"/>
        </w:rPr>
        <w:t>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p>
    <w:p w14:paraId="2D36EDF8" w14:textId="77777777" w:rsidR="00B44302" w:rsidRPr="007667CA" w:rsidRDefault="00B44302" w:rsidP="00E90F1D">
      <w:pPr>
        <w:pStyle w:val="Geenafstand"/>
        <w:spacing w:line="360" w:lineRule="auto"/>
        <w:ind w:firstLine="360"/>
        <w:rPr>
          <w:rFonts w:ascii="Arial" w:hAnsi="Arial" w:cs="Arial"/>
          <w:lang w:val="en-US"/>
        </w:rPr>
      </w:pPr>
    </w:p>
    <w:p w14:paraId="680859C0" w14:textId="56178C9E"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p>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523DFD15"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w:t>
      </w:r>
      <w:r w:rsidR="00573383">
        <w:rPr>
          <w:rFonts w:ascii="Arial" w:hAnsi="Arial" w:cs="Arial"/>
          <w:lang w:val="en-US"/>
        </w:rPr>
        <w:t>real-world use case</w:t>
      </w:r>
      <w:r w:rsidRPr="007667CA">
        <w:rPr>
          <w:rFonts w:ascii="Arial" w:hAnsi="Arial" w:cs="Arial"/>
          <w:lang w:val="en-US"/>
        </w:rPr>
        <w:t>.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 xml:space="preserve">machine learning model. These explanations consist of SHAP values and </w:t>
      </w:r>
      <w:r w:rsidR="00932235">
        <w:rPr>
          <w:rFonts w:ascii="Arial" w:hAnsi="Arial" w:cs="Arial"/>
          <w:lang w:val="en-US"/>
        </w:rPr>
        <w:t xml:space="preserve">a </w:t>
      </w:r>
      <w:r w:rsidRPr="007667CA">
        <w:rPr>
          <w:rFonts w:ascii="Arial" w:hAnsi="Arial" w:cs="Arial"/>
          <w:lang w:val="en-US"/>
        </w:rPr>
        <w:t>counterfactual example in a compound</w:t>
      </w:r>
      <w:r w:rsidR="00236691">
        <w:rPr>
          <w:rFonts w:ascii="Arial" w:hAnsi="Arial" w:cs="Arial"/>
          <w:lang w:val="en-US"/>
        </w:rPr>
        <w:t xml:space="preserve"> </w:t>
      </w:r>
      <w:r w:rsidRPr="007667CA">
        <w:rPr>
          <w:rFonts w:ascii="Arial" w:hAnsi="Arial" w:cs="Arial"/>
          <w:lang w:val="en-US"/>
        </w:rPr>
        <w:t xml:space="preserve">visualization </w:t>
      </w:r>
      <w:r w:rsidR="00F636D5">
        <w:rPr>
          <w:rFonts w:ascii="Arial" w:hAnsi="Arial" w:cs="Arial"/>
          <w:lang w:val="en-US"/>
        </w:rPr>
        <w:t xml:space="preserve">which we have found to be the first explanation that unifies these </w:t>
      </w:r>
      <w:r w:rsidR="00F636D5" w:rsidRPr="007667CA">
        <w:rPr>
          <w:rFonts w:ascii="Arial" w:hAnsi="Arial" w:cs="Arial"/>
          <w:lang w:val="en-US"/>
        </w:rPr>
        <w:t>techniques</w:t>
      </w:r>
      <w:r w:rsidRPr="007667CA">
        <w:rPr>
          <w:rFonts w:ascii="Arial" w:hAnsi="Arial" w:cs="Arial"/>
          <w:lang w:val="en-US"/>
        </w:rPr>
        <w:t xml:space="preserve">. We </w:t>
      </w:r>
      <w:r w:rsidR="00236691">
        <w:rPr>
          <w:rFonts w:ascii="Arial" w:hAnsi="Arial" w:cs="Arial"/>
          <w:lang w:val="en-US"/>
        </w:rPr>
        <w:t xml:space="preserve">also </w:t>
      </w:r>
      <w:r w:rsidRPr="007667CA">
        <w:rPr>
          <w:rFonts w:ascii="Arial" w:hAnsi="Arial" w:cs="Arial"/>
          <w:lang w:val="en-US"/>
        </w:rPr>
        <w:t>implement</w:t>
      </w:r>
      <w:r w:rsidR="00F636D5">
        <w:rPr>
          <w:rFonts w:ascii="Arial" w:hAnsi="Arial" w:cs="Arial"/>
          <w:lang w:val="en-US"/>
        </w:rPr>
        <w:t>ed</w:t>
      </w:r>
      <w:r w:rsidRPr="007667CA">
        <w:rPr>
          <w:rFonts w:ascii="Arial" w:hAnsi="Arial" w:cs="Arial"/>
          <w:lang w:val="en-US"/>
        </w:rPr>
        <w:t xml:space="preserve"> a new method for finding realistic</w:t>
      </w:r>
      <w:r w:rsidR="00932235">
        <w:rPr>
          <w:rFonts w:ascii="Arial" w:hAnsi="Arial" w:cs="Arial"/>
          <w:lang w:val="en-US"/>
        </w:rPr>
        <w:t xml:space="preserve"> </w:t>
      </w:r>
      <w:r w:rsidR="00F636D5">
        <w:rPr>
          <w:rFonts w:ascii="Arial" w:hAnsi="Arial" w:cs="Arial"/>
          <w:lang w:val="en-US"/>
        </w:rPr>
        <w:t xml:space="preserve">counterfactuals </w:t>
      </w:r>
      <w:r w:rsidR="00932235" w:rsidRPr="007667CA">
        <w:rPr>
          <w:rFonts w:ascii="Arial" w:hAnsi="Arial" w:cs="Arial"/>
          <w:lang w:val="en-US"/>
        </w:rPr>
        <w:t>(</w:t>
      </w:r>
      <w:r w:rsidRPr="007667CA">
        <w:rPr>
          <w:rFonts w:ascii="Arial" w:hAnsi="Arial" w:cs="Arial"/>
          <w:lang w:val="en-US"/>
        </w:rPr>
        <w:t>ReCo)</w:t>
      </w:r>
      <w:r w:rsidR="00236691">
        <w:rPr>
          <w:rFonts w:ascii="Arial" w:hAnsi="Arial" w:cs="Arial"/>
          <w:lang w:val="en-US"/>
        </w:rPr>
        <w:t xml:space="preserve">, which to the best of our knowledge is the first technique that </w:t>
      </w:r>
      <w:r w:rsidR="00573383">
        <w:rPr>
          <w:rFonts w:ascii="Arial" w:hAnsi="Arial" w:cs="Arial"/>
          <w:lang w:val="en-US"/>
        </w:rPr>
        <w:t>automatically handles correlated data, while creating sparse counterfactuals</w:t>
      </w:r>
      <w:r w:rsidR="00236691">
        <w:rPr>
          <w:rFonts w:ascii="Arial" w:hAnsi="Arial" w:cs="Arial"/>
          <w:lang w:val="en-US"/>
        </w:rPr>
        <w:t xml:space="preserve">.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Kop2"/>
      </w:pPr>
      <w:bookmarkStart w:id="2" w:name="_Ref72858576"/>
      <w:r w:rsidRPr="007667CA">
        <w:t>Data</w:t>
      </w:r>
      <w:r w:rsidR="000840E5" w:rsidRPr="007667CA">
        <w:t xml:space="preserve"> </w:t>
      </w:r>
      <w:r w:rsidR="00355BF7" w:rsidRPr="007667CA">
        <w:t>analysis and sampling</w:t>
      </w:r>
      <w:bookmarkEnd w:id="2"/>
    </w:p>
    <w:p w14:paraId="0A70FA33" w14:textId="1534913F" w:rsidR="00355BF7" w:rsidRPr="007667CA" w:rsidRDefault="00147A0D" w:rsidP="003D2918">
      <w:pPr>
        <w:pStyle w:val="Geenafstand"/>
        <w:spacing w:line="360" w:lineRule="auto"/>
        <w:rPr>
          <w:rFonts w:ascii="Arial" w:hAnsi="Arial" w:cs="Arial"/>
          <w:lang w:val="en-US"/>
        </w:rPr>
      </w:pPr>
      <w:r w:rsidRPr="007667CA">
        <w:rPr>
          <w:rFonts w:ascii="Arial" w:hAnsi="Arial" w:cs="Arial"/>
          <w:iCs/>
          <w:lang w:val="en-US"/>
        </w:rPr>
        <w:t xml:space="preserve">The </w:t>
      </w:r>
      <w:r w:rsidR="0024741B" w:rsidRPr="007667CA">
        <w:rPr>
          <w:rFonts w:ascii="Arial" w:hAnsi="Arial" w:cs="Arial"/>
          <w:iCs/>
          <w:lang w:val="en-US"/>
        </w:rPr>
        <w:t xml:space="preserve">used dataset originates from a previous study that the Netherlands Forensics Institute (NFI) performed </w:t>
      </w:r>
      <w:r w:rsidR="0024741B"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7667CA">
        <w:rPr>
          <w:rFonts w:ascii="Arial" w:hAnsi="Arial" w:cs="Arial"/>
          <w:iCs/>
          <w:lang w:val="en-US"/>
        </w:rPr>
        <w:fldChar w:fldCharType="separate"/>
      </w:r>
      <w:r w:rsidR="000E00EE" w:rsidRPr="007667CA">
        <w:rPr>
          <w:rFonts w:ascii="Arial" w:hAnsi="Arial" w:cs="Arial"/>
          <w:iCs/>
          <w:noProof/>
          <w:lang w:val="en-US"/>
        </w:rPr>
        <w:t>[18]</w:t>
      </w:r>
      <w:r w:rsidR="0024741B" w:rsidRPr="007667CA">
        <w:rPr>
          <w:rFonts w:ascii="Arial" w:hAnsi="Arial" w:cs="Arial"/>
          <w:iCs/>
          <w:lang w:val="en-US"/>
        </w:rPr>
        <w:fldChar w:fldCharType="end"/>
      </w:r>
      <w:r w:rsidR="0024741B" w:rsidRPr="007667CA">
        <w:rPr>
          <w:rFonts w:ascii="Arial" w:hAnsi="Arial" w:cs="Arial"/>
          <w:iCs/>
          <w:lang w:val="en-US"/>
        </w:rPr>
        <w:t xml:space="preserve">. It initially </w:t>
      </w:r>
      <w:r w:rsidRPr="007667CA">
        <w:rPr>
          <w:rFonts w:ascii="Arial" w:hAnsi="Arial" w:cs="Arial"/>
          <w:iCs/>
          <w:lang w:val="en-US"/>
        </w:rPr>
        <w:t xml:space="preserve">consisted of 590 </w:t>
      </w:r>
      <w:r w:rsidRPr="007667CA">
        <w:rPr>
          <w:rFonts w:ascii="Arial" w:hAnsi="Arial" w:cs="Arial"/>
          <w:lang w:val="en-US"/>
        </w:rPr>
        <w:t>PowerPlex® Fusion 6C (PPF6C) profiles, either from a single donor, or</w:t>
      </w:r>
      <w:r w:rsidR="00643ADB">
        <w:rPr>
          <w:rFonts w:ascii="Arial" w:hAnsi="Arial" w:cs="Arial"/>
          <w:lang w:val="en-US"/>
        </w:rPr>
        <w:t xml:space="preserve"> from</w:t>
      </w:r>
      <w:r w:rsidRPr="007667CA">
        <w:rPr>
          <w:rFonts w:ascii="Arial" w:hAnsi="Arial" w:cs="Arial"/>
          <w:lang w:val="en-US"/>
        </w:rPr>
        <w:t xml:space="preserve"> a mixture</w:t>
      </w:r>
      <w:r w:rsidR="00643ADB">
        <w:rPr>
          <w:rFonts w:ascii="Arial" w:hAnsi="Arial" w:cs="Arial"/>
          <w:lang w:val="en-US"/>
        </w:rPr>
        <w:t xml:space="preserve"> of</w:t>
      </w:r>
      <w:r w:rsidRPr="007667CA">
        <w:rPr>
          <w:rFonts w:ascii="Arial" w:hAnsi="Arial" w:cs="Arial"/>
          <w:lang w:val="en-US"/>
        </w:rPr>
        <w:t xml:space="preserve"> up to 5 donors. </w:t>
      </w:r>
      <w:r w:rsidR="00AA77CB" w:rsidRPr="007667CA">
        <w:rPr>
          <w:rFonts w:ascii="Arial" w:hAnsi="Arial" w:cs="Arial"/>
          <w:lang w:val="en-US"/>
        </w:rPr>
        <w:t xml:space="preserve">The mixtures were formed from 1174 different single donors </w:t>
      </w:r>
      <w:r w:rsidR="00A4051E">
        <w:rPr>
          <w:rFonts w:ascii="Arial" w:hAnsi="Arial" w:cs="Arial"/>
          <w:lang w:val="en-US"/>
        </w:rPr>
        <w:t>that were mixed in various proportions and using various amounts 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w:t>
      </w:r>
      <w:r w:rsidR="003B5FF4" w:rsidRPr="007667CA">
        <w:rPr>
          <w:rFonts w:ascii="Arial" w:hAnsi="Arial" w:cs="Arial"/>
          <w:lang w:val="en-US"/>
        </w:rPr>
        <w:lastRenderedPageBreak/>
        <w:t>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03120591"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samples</w:t>
      </w:r>
      <w:r w:rsidRPr="007667CA">
        <w:rPr>
          <w:rFonts w:ascii="Arial" w:hAnsi="Arial" w:cs="Arial"/>
          <w:lang w:val="en-US"/>
        </w:rPr>
        <w:t xml:space="preserve"> </w:t>
      </w:r>
      <w:r w:rsidR="004628FE" w:rsidRPr="007667CA">
        <w:rPr>
          <w:rFonts w:ascii="Arial" w:hAnsi="Arial" w:cs="Arial"/>
          <w:lang w:val="en-US"/>
        </w:rPr>
        <w:t xml:space="preserve">to </w:t>
      </w:r>
      <w:r w:rsidR="004628FE">
        <w:rPr>
          <w:rFonts w:ascii="Arial" w:hAnsi="Arial" w:cs="Arial"/>
          <w:lang w:val="en-US"/>
        </w:rPr>
        <w:t>ensure a higher density of samples in the</w:t>
      </w:r>
      <w:r w:rsidR="004628FE" w:rsidRPr="007667CA">
        <w:rPr>
          <w:rFonts w:ascii="Arial" w:hAnsi="Arial" w:cs="Arial"/>
          <w:lang w:val="en-US"/>
        </w:rPr>
        <w:t xml:space="preserve"> feature space</w:t>
      </w:r>
      <w:r w:rsidRPr="007667CA">
        <w:rPr>
          <w:rFonts w:ascii="Arial" w:hAnsi="Arial" w:cs="Arial"/>
          <w:lang w:val="en-US"/>
        </w:rPr>
        <w:t xml:space="preserv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82061E">
        <w:rPr>
          <w:rFonts w:ascii="Arial" w:hAnsi="Arial" w:cs="Arial"/>
          <w:lang w:val="en-US"/>
        </w:rPr>
        <w:t xml:space="preserve">. Note that </w:t>
      </w:r>
      <w:r w:rsidR="00045603" w:rsidRPr="00045603">
        <w:rPr>
          <w:rFonts w:ascii="Arial" w:hAnsi="Arial" w:cs="Arial"/>
          <w:lang w:val="en-US"/>
        </w:rPr>
        <w:t>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79AC272B"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3C689C" w:rsidRPr="003C689C">
        <w:rPr>
          <w:rFonts w:ascii="Arial" w:hAnsi="Arial" w:cs="Arial"/>
        </w:rPr>
        <w:t xml:space="preserve">Supplementary Figure </w:t>
      </w:r>
      <w:r w:rsidR="003C689C" w:rsidRPr="003C689C">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xml:space="preserve">, which </w:t>
      </w:r>
      <w:r w:rsidR="00643ADB">
        <w:rPr>
          <w:rFonts w:ascii="Arial" w:hAnsi="Arial" w:cs="Arial"/>
          <w:color w:val="222222"/>
          <w:shd w:val="clear" w:color="auto" w:fill="FFFFFF"/>
          <w:lang w:val="en-US"/>
        </w:rPr>
        <w:t>would make</w:t>
      </w:r>
      <w:r w:rsidR="003D2918" w:rsidRPr="007667CA">
        <w:rPr>
          <w:rFonts w:ascii="Arial" w:hAnsi="Arial" w:cs="Arial"/>
          <w:color w:val="222222"/>
          <w:shd w:val="clear" w:color="auto" w:fill="FFFFFF"/>
          <w:lang w:val="en-US"/>
        </w:rPr>
        <w:t xml:space="preserve"> sampling in a later step more difficult.</w:t>
      </w:r>
    </w:p>
    <w:p w14:paraId="2D80257B" w14:textId="4E628B17"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072F3">
        <w:rPr>
          <w:rFonts w:ascii="Arial" w:hAnsi="Arial" w:cs="Arial"/>
          <w:lang w:val="en-US"/>
        </w:rPr>
        <w:t>Supplementary Figures 3</w:t>
      </w:r>
      <w:r w:rsidR="003C689C">
        <w:rPr>
          <w:rFonts w:ascii="Arial" w:hAnsi="Arial" w:cs="Arial"/>
          <w:lang w:val="en-US"/>
        </w:rPr>
        <w:t xml:space="preserve"> and </w:t>
      </w:r>
      <w:r w:rsidR="005D40D8">
        <w:rPr>
          <w:rFonts w:ascii="Arial" w:hAnsi="Arial" w:cs="Arial"/>
          <w:color w:val="222222"/>
          <w:shd w:val="clear" w:color="auto" w:fill="FFFFFF"/>
          <w:lang w:val="en-US"/>
        </w:rPr>
        <w:t xml:space="preserve">4, </w:t>
      </w:r>
      <w:r w:rsidR="00170C98" w:rsidRPr="00170C98">
        <w:rPr>
          <w:rFonts w:ascii="Arial" w:hAnsi="Arial" w:cs="Arial"/>
          <w:color w:val="222222"/>
          <w:shd w:val="clear" w:color="auto" w:fill="FFFFFF"/>
          <w:lang w:val="en-US"/>
        </w:rPr>
        <w:t xml:space="preserve">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xml:space="preserve">, which demonstrated that the model actually performs better once trained on the combined dataset </w:t>
      </w:r>
      <w:r w:rsidR="003C3CF4">
        <w:rPr>
          <w:rFonts w:ascii="Arial" w:hAnsi="Arial" w:cs="Arial"/>
          <w:color w:val="222222"/>
          <w:shd w:val="clear" w:color="auto" w:fill="FFFFFF"/>
          <w:lang w:val="en-US"/>
        </w:rPr>
        <w:t xml:space="preserve">of the original and </w:t>
      </w:r>
      <w:r w:rsidR="00877606">
        <w:rPr>
          <w:rFonts w:ascii="Arial" w:hAnsi="Arial" w:cs="Arial"/>
          <w:color w:val="222222"/>
          <w:shd w:val="clear" w:color="auto" w:fill="FFFFFF"/>
          <w:lang w:val="en-US"/>
        </w:rPr>
        <w:t>simulated</w:t>
      </w:r>
      <w:r w:rsidR="003C3CF4">
        <w:rPr>
          <w:rFonts w:ascii="Arial" w:hAnsi="Arial" w:cs="Arial"/>
          <w:color w:val="222222"/>
          <w:shd w:val="clear" w:color="auto" w:fill="FFFFFF"/>
          <w:lang w:val="en-US"/>
        </w:rPr>
        <w:t xml:space="preserve"> datasets</w:t>
      </w:r>
      <w:r w:rsidR="00974FC1" w:rsidRPr="007667CA">
        <w:rPr>
          <w:rFonts w:ascii="Arial" w:hAnsi="Arial" w:cs="Arial"/>
          <w:color w:val="222222"/>
          <w:shd w:val="clear" w:color="auto" w:fill="FFFFFF"/>
          <w:lang w:val="en-US"/>
        </w:rPr>
        <w:t xml:space="preserve">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1072F3">
        <w:rPr>
          <w:rFonts w:ascii="Arial" w:hAnsi="Arial" w:cs="Arial"/>
          <w:lang w:val="en-US"/>
        </w:rPr>
        <w:t xml:space="preserve">Supplementary Figures 8 </w:t>
      </w:r>
      <w:r w:rsidR="00C773B8">
        <w:rPr>
          <w:rFonts w:ascii="Arial" w:hAnsi="Arial" w:cs="Arial"/>
          <w:color w:val="222222"/>
          <w:shd w:val="clear" w:color="auto" w:fill="FFFFFF"/>
          <w:lang w:val="en-US"/>
        </w:rPr>
        <w:t>and 9</w:t>
      </w:r>
      <w:r w:rsidR="00BA4204">
        <w:rPr>
          <w:rFonts w:ascii="Arial" w:hAnsi="Arial" w:cs="Arial"/>
          <w:color w:val="222222"/>
          <w:shd w:val="clear" w:color="auto" w:fill="FFFFFF"/>
          <w:lang w:val="en-US"/>
        </w:rPr>
        <w:t>,</w:t>
      </w:r>
      <w:r w:rsidR="00C773B8">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1072F3">
        <w:rPr>
          <w:rFonts w:ascii="Arial" w:hAnsi="Arial" w:cs="Arial"/>
          <w:lang w:val="en-US"/>
        </w:rPr>
        <w:t xml:space="preserve">Supplementary Figures 6 </w:t>
      </w:r>
      <w:r w:rsidR="00C773B8">
        <w:rPr>
          <w:rFonts w:ascii="Arial" w:hAnsi="Arial" w:cs="Arial"/>
          <w:color w:val="222222"/>
          <w:shd w:val="clear" w:color="auto" w:fill="FFFFFF"/>
          <w:lang w:val="en-US"/>
        </w:rPr>
        <w:t>and 7</w:t>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3" w:name="_Hlk70692157"/>
      <w:r w:rsidRPr="007667CA">
        <w:t xml:space="preserve">Machine </w:t>
      </w:r>
      <w:r w:rsidR="00AA394D" w:rsidRPr="007667CA">
        <w:t>l</w:t>
      </w:r>
      <w:r w:rsidRPr="007667CA">
        <w:t>earning model</w:t>
      </w:r>
      <w:bookmarkEnd w:id="3"/>
    </w:p>
    <w:p w14:paraId="189AA072" w14:textId="3032E51E"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by the NFI with </w:t>
      </w:r>
      <w:r w:rsidR="00F636D5">
        <w:rPr>
          <w:rFonts w:ascii="Arial" w:hAnsi="Arial" w:cs="Arial"/>
          <w:iCs/>
          <w:lang w:val="en-US"/>
        </w:rPr>
        <w:t>the</w:t>
      </w:r>
      <w:r w:rsidR="00281014" w:rsidRPr="007667CA">
        <w:rPr>
          <w:rFonts w:ascii="Arial" w:hAnsi="Arial" w:cs="Arial"/>
          <w:iCs/>
          <w:lang w:val="en-US"/>
        </w:rPr>
        <w:t xml:space="preserve"> RFC19 model</w:t>
      </w:r>
      <w:r w:rsidR="002E67AD" w:rsidRPr="007667CA">
        <w:rPr>
          <w:rFonts w:ascii="Arial" w:hAnsi="Arial" w:cs="Arial"/>
          <w:iCs/>
          <w:lang w:val="en-US"/>
        </w:rPr>
        <w:t xml:space="preserve"> such that </w:t>
      </w:r>
      <w:r w:rsidRPr="007667CA">
        <w:rPr>
          <w:rFonts w:ascii="Arial" w:hAnsi="Arial" w:cs="Arial"/>
          <w:iCs/>
          <w:lang w:val="en-US"/>
        </w:rPr>
        <w:t xml:space="preserve"> </w:t>
      </w:r>
      <m:oMath>
        <m:r>
          <w:rPr>
            <w:rFonts w:ascii="Cambria Math" w:eastAsiaTheme="minorEastAsia" w:hAnsi="Cambria Math" w:cs="Arial"/>
            <w:lang w:val="en-US"/>
          </w:rPr>
          <m:t xml:space="preserve">f(x)=y </m:t>
        </m:r>
      </m:oMath>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FB5D40" w:rsidRPr="007667CA">
        <w:rPr>
          <w:rFonts w:ascii="Arial" w:eastAsiaTheme="minorEastAsia" w:hAnsi="Arial" w:cs="Arial"/>
          <w:lang w:val="en-US"/>
        </w:rPr>
        <w:t xml:space="preserve">. The model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 which produces an </w:t>
      </w:r>
      <w:r w:rsidR="00FB5D40" w:rsidRPr="007667CA">
        <w:rPr>
          <w:rFonts w:ascii="Arial" w:eastAsiaTheme="minorEastAsia" w:hAnsi="Arial" w:cs="Arial"/>
          <w:lang w:val="en-US"/>
        </w:rPr>
        <w:lastRenderedPageBreak/>
        <w:t xml:space="preserve">output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ith five categories such that </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Pr="007667CA">
        <w:rPr>
          <w:rFonts w:ascii="Arial" w:hAnsi="Arial" w:cs="Arial"/>
          <w:iCs/>
          <w:lang w:val="en-US"/>
        </w:rPr>
        <w:t xml:space="preserve">. </w:t>
      </w:r>
      <w:r w:rsidR="005A7BB6" w:rsidRPr="007667CA">
        <w:rPr>
          <w:rFonts w:ascii="Arial" w:hAnsi="Arial" w:cs="Arial"/>
          <w:iCs/>
          <w:lang w:val="en-US"/>
        </w:rPr>
        <w:t>They 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257F6A5B"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412B2">
        <w:rPr>
          <w:rFonts w:ascii="Arial" w:hAnsi="Arial" w:cs="Arial"/>
          <w:iCs/>
          <w:lang w:val="en-US"/>
        </w:rPr>
        <w:t>Supplementary Figures 6 - 9</w:t>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52761EB7" w:rsidR="00147A0D" w:rsidRPr="004566F1" w:rsidRDefault="0012322F" w:rsidP="004566F1">
      <w:pPr>
        <w:pStyle w:val="Geenafstand"/>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Pr="007667CA">
        <w:rPr>
          <w:rFonts w:ascii="Arial" w:hAnsi="Arial" w:cs="Arial"/>
          <w:iCs/>
          <w:lang w:val="en-US"/>
        </w:rPr>
        <w:t xml:space="preserve">xplanations </w:t>
      </w:r>
      <w:r>
        <w:rPr>
          <w:rFonts w:ascii="Arial" w:hAnsi="Arial" w:cs="Arial"/>
          <w:iCs/>
          <w:lang w:val="en-US"/>
        </w:rPr>
        <w:t xml:space="preserve">can </w:t>
      </w:r>
      <w:r w:rsidRPr="007667CA">
        <w:rPr>
          <w:rFonts w:ascii="Arial" w:hAnsi="Arial" w:cs="Arial"/>
          <w:iCs/>
          <w:lang w:val="en-US"/>
        </w:rPr>
        <w:t>also benefit from using regression, as the</w:t>
      </w:r>
      <w:r>
        <w:rPr>
          <w:rFonts w:ascii="Arial" w:hAnsi="Arial" w:cs="Arial"/>
          <w:iCs/>
          <w:lang w:val="en-US"/>
        </w:rPr>
        <w:t xml:space="preserve"> classification approach ignores the ordinal relation between the </w:t>
      </w:r>
      <w:r w:rsidRPr="007667CA">
        <w:rPr>
          <w:rFonts w:ascii="Arial" w:hAnsi="Arial" w:cs="Arial"/>
          <w:iCs/>
          <w:lang w:val="en-US"/>
        </w:rPr>
        <w:t>outputs</w:t>
      </w:r>
      <w:r>
        <w:rPr>
          <w:rFonts w:ascii="Arial" w:hAnsi="Arial" w:cs="Arial"/>
          <w:iCs/>
          <w:lang w:val="en-US"/>
        </w:rPr>
        <w:t xml:space="preserve">, which is apparent to the user. With regression the output </w:t>
      </w:r>
      <w:r>
        <w:rPr>
          <w:rFonts w:ascii="Arial" w:eastAsiaTheme="minorEastAsia" w:hAnsi="Arial" w:cs="Arial"/>
          <w:lang w:val="en-US"/>
        </w:rPr>
        <w:t>contains decimals such that</w:t>
      </w:r>
      <w:r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Pr="007667CA">
        <w:rPr>
          <w:rFonts w:ascii="Arial" w:eastAsiaTheme="minorEastAsia" w:hAnsi="Arial" w:cs="Arial"/>
          <w:lang w:val="en-US"/>
        </w:rPr>
        <w:t>.</w:t>
      </w:r>
      <w:r w:rsidR="002E67AD" w:rsidRPr="007667CA">
        <w:rPr>
          <w:rFonts w:ascii="Arial" w:eastAsiaTheme="minorEastAsia" w:hAnsi="Arial" w:cs="Arial"/>
          <w:lang w:val="en-US"/>
        </w:rPr>
        <w:t xml:space="preserve"> </w:t>
      </w:r>
      <w:r w:rsidR="005E5340" w:rsidRPr="005E5340">
        <w:rPr>
          <w:rFonts w:ascii="Arial" w:hAnsi="Arial" w:cs="Arial"/>
          <w:iCs/>
          <w:lang w:val="en-US"/>
        </w:rPr>
        <w:t>In this study, for the purpose of introducing XAI to a NOC machine learning model, we chose to continue with the regression model</w:t>
      </w:r>
      <w:r w:rsidR="00D27053">
        <w:rPr>
          <w:rFonts w:ascii="Arial" w:hAnsi="Arial" w:cs="Arial"/>
          <w:iCs/>
          <w:lang w:val="en-US"/>
        </w:rPr>
        <w:t xml:space="preserve"> train</w:t>
      </w:r>
      <w:r w:rsidR="00751CC6">
        <w:rPr>
          <w:rFonts w:ascii="Arial" w:hAnsi="Arial" w:cs="Arial"/>
          <w:iCs/>
          <w:lang w:val="en-US"/>
        </w:rPr>
        <w:t>ed</w:t>
      </w:r>
      <w:r w:rsidR="00D27053">
        <w:rPr>
          <w:rFonts w:ascii="Arial" w:hAnsi="Arial" w:cs="Arial"/>
          <w:iCs/>
          <w:lang w:val="en-US"/>
        </w:rPr>
        <w:t xml:space="preserve"> on the combined </w:t>
      </w:r>
      <w:r w:rsidR="00A86761">
        <w:rPr>
          <w:rFonts w:ascii="Arial" w:hAnsi="Arial" w:cs="Arial"/>
          <w:iCs/>
          <w:lang w:val="en-US"/>
        </w:rPr>
        <w:t>dataset</w:t>
      </w:r>
      <w:r w:rsidR="00D27053">
        <w:rPr>
          <w:rFonts w:ascii="Arial" w:hAnsi="Arial" w:cs="Arial"/>
          <w:iCs/>
          <w:lang w:val="en-US"/>
        </w:rPr>
        <w:t xml:space="preserve"> (RFR19_merged)</w:t>
      </w:r>
      <w:r w:rsidR="005E5340" w:rsidRPr="005E5340">
        <w:rPr>
          <w:rFonts w:ascii="Arial" w:hAnsi="Arial" w:cs="Arial"/>
          <w:iCs/>
          <w:lang w:val="en-US"/>
        </w:rPr>
        <w:t xml:space="preserve"> though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4" w:name="_Ref73367312"/>
      <w:r w:rsidRPr="007667CA">
        <w:t>E</w:t>
      </w:r>
      <w:r w:rsidR="00355BF7" w:rsidRPr="007667CA">
        <w:t>xplanation</w:t>
      </w:r>
      <w:r w:rsidR="00060E4E" w:rsidRPr="007667CA">
        <w:t xml:space="preserve"> goals</w:t>
      </w:r>
      <w:bookmarkEnd w:id="4"/>
    </w:p>
    <w:p w14:paraId="4F848B14" w14:textId="0103FEF4" w:rsidR="00823414" w:rsidRPr="007D25B1" w:rsidRDefault="00B1022C" w:rsidP="003A5A84">
      <w:pPr>
        <w:pStyle w:val="Geenafstand"/>
        <w:spacing w:line="360" w:lineRule="auto"/>
        <w:rPr>
          <w:rFonts w:ascii="Arial" w:hAnsi="Arial" w:cs="Arial"/>
        </w:rPr>
      </w:pPr>
      <w:r w:rsidRPr="00B1022C">
        <w:rPr>
          <w:rFonts w:ascii="Arial" w:hAnsi="Arial" w:cs="Arial"/>
        </w:rPr>
        <w:t xml:space="preserve">The most pertinent case for which explanations of the machine learning model are </w:t>
      </w:r>
      <w:r w:rsidR="00045C3C">
        <w:rPr>
          <w:rFonts w:ascii="Arial" w:hAnsi="Arial" w:cs="Arial"/>
        </w:rPr>
        <w:t>helpful</w:t>
      </w:r>
      <w:r w:rsidRPr="00B1022C">
        <w:rPr>
          <w:rFonts w:ascii="Arial" w:hAnsi="Arial" w:cs="Arial"/>
        </w:rPr>
        <w:t xml:space="preserve">, </w:t>
      </w:r>
      <w:r w:rsidR="00045C3C">
        <w:rPr>
          <w:rFonts w:ascii="Arial" w:hAnsi="Arial" w:cs="Arial"/>
        </w:rPr>
        <w:t>is</w:t>
      </w:r>
      <w:r w:rsidRPr="00B1022C">
        <w:rPr>
          <w:rFonts w:ascii="Arial" w:hAnsi="Arial" w:cs="Arial"/>
        </w:rPr>
        <w:t xml:space="preserve"> when the DNA expert comes to a different conclusion than the model</w:t>
      </w:r>
      <w:r>
        <w:rPr>
          <w:rFonts w:ascii="Arial" w:hAnsi="Arial" w:cs="Arial"/>
        </w:rPr>
        <w:t xml:space="preserve">. </w:t>
      </w:r>
      <w:r w:rsidR="00045C3C">
        <w:rPr>
          <w:rFonts w:ascii="Arial" w:hAnsi="Arial" w:cs="Arial"/>
        </w:rPr>
        <w:t xml:space="preserve">It can be unclear why </w:t>
      </w:r>
      <w:r w:rsidRPr="00B1022C">
        <w:rPr>
          <w:rFonts w:ascii="Arial" w:hAnsi="Arial" w:cs="Arial"/>
        </w:rPr>
        <w:t xml:space="preserve">this discrepancy exists </w:t>
      </w:r>
      <w:r>
        <w:rPr>
          <w:rFonts w:ascii="Arial" w:hAnsi="Arial" w:cs="Arial"/>
        </w:rPr>
        <w:t>when only the model output is available</w:t>
      </w:r>
      <w:r w:rsidRPr="00B1022C">
        <w:rPr>
          <w:rFonts w:ascii="Arial" w:hAnsi="Arial" w:cs="Arial"/>
        </w:rPr>
        <w:t xml:space="preserve">. </w:t>
      </w:r>
      <w:r w:rsidR="00045C3C">
        <w:rPr>
          <w:rFonts w:ascii="Arial" w:hAnsi="Arial" w:cs="Arial"/>
        </w:rPr>
        <w:t>It is possible that the</w:t>
      </w:r>
      <w:r w:rsidRPr="00B1022C">
        <w:rPr>
          <w:rFonts w:ascii="Arial" w:hAnsi="Arial" w:cs="Arial"/>
        </w:rPr>
        <w:t xml:space="preserve"> user missed some information that the model based its decision on, or </w:t>
      </w:r>
      <w:r w:rsidR="007D25B1">
        <w:rPr>
          <w:rFonts w:ascii="Arial" w:hAnsi="Arial" w:cs="Arial"/>
        </w:rPr>
        <w:t xml:space="preserve">perhaps </w:t>
      </w:r>
      <w:r w:rsidRPr="00B1022C">
        <w:rPr>
          <w:rFonts w:ascii="Arial" w:hAnsi="Arial" w:cs="Arial"/>
        </w:rPr>
        <w:t xml:space="preserve">the model made </w:t>
      </w:r>
      <w:r w:rsidR="007D25B1">
        <w:rPr>
          <w:rFonts w:ascii="Arial" w:hAnsi="Arial" w:cs="Arial"/>
        </w:rPr>
        <w:t>its</w:t>
      </w:r>
      <w:r w:rsidRPr="00B1022C">
        <w:rPr>
          <w:rFonts w:ascii="Arial" w:hAnsi="Arial" w:cs="Arial"/>
        </w:rPr>
        <w:t xml:space="preserve"> </w:t>
      </w:r>
      <w:r w:rsidR="00045C3C">
        <w:rPr>
          <w:rFonts w:ascii="Arial" w:hAnsi="Arial" w:cs="Arial"/>
        </w:rPr>
        <w:t>prediction</w:t>
      </w:r>
      <w:r w:rsidRPr="00B1022C">
        <w:rPr>
          <w:rFonts w:ascii="Arial" w:hAnsi="Arial" w:cs="Arial"/>
        </w:rPr>
        <w:t xml:space="preserve"> based on the wrong factors. </w:t>
      </w:r>
      <w:r w:rsidR="007D25B1">
        <w:rPr>
          <w:rFonts w:ascii="Arial" w:hAnsi="Arial" w:cs="Arial"/>
        </w:rPr>
        <w:t xml:space="preserve">Presenting explanations that provide a sense of </w:t>
      </w:r>
      <w:r w:rsidR="007D25B1" w:rsidRPr="00045C3C">
        <w:rPr>
          <w:rFonts w:ascii="Arial" w:hAnsi="Arial" w:cs="Arial"/>
          <w:lang w:val="en-US"/>
        </w:rPr>
        <w:t>thresholding values and how close the decision is</w:t>
      </w:r>
      <w:r w:rsidR="007D25B1">
        <w:rPr>
          <w:rFonts w:ascii="Arial" w:hAnsi="Arial" w:cs="Arial"/>
          <w:lang w:val="en-US"/>
        </w:rPr>
        <w:t>, can help</w:t>
      </w:r>
      <w:r w:rsidR="00045C3C">
        <w:rPr>
          <w:rFonts w:ascii="Arial" w:hAnsi="Arial" w:cs="Arial"/>
        </w:rPr>
        <w:t xml:space="preserve"> the expert make a more well-informed decision on which </w:t>
      </w:r>
      <w:r w:rsidR="007D25B1">
        <w:rPr>
          <w:rFonts w:ascii="Arial" w:hAnsi="Arial" w:cs="Arial"/>
        </w:rPr>
        <w:t>result</w:t>
      </w:r>
      <w:r w:rsidR="00045C3C">
        <w:rPr>
          <w:rFonts w:ascii="Arial" w:hAnsi="Arial" w:cs="Arial"/>
        </w:rPr>
        <w:t xml:space="preserve"> to trust. </w:t>
      </w:r>
      <w:r w:rsidRPr="00B1022C">
        <w:rPr>
          <w:rFonts w:ascii="Arial" w:hAnsi="Arial" w:cs="Arial"/>
        </w:rPr>
        <w:t xml:space="preserve">Explanations can also be informative in </w:t>
      </w:r>
      <w:r w:rsidR="0012322F">
        <w:rPr>
          <w:rFonts w:ascii="Arial" w:hAnsi="Arial" w:cs="Arial"/>
        </w:rPr>
        <w:t>straightforward</w:t>
      </w:r>
      <w:r w:rsidR="007D25B1">
        <w:rPr>
          <w:rFonts w:ascii="Arial" w:hAnsi="Arial" w:cs="Arial"/>
        </w:rPr>
        <w:t xml:space="preserve"> cases</w:t>
      </w:r>
      <w:r w:rsidRPr="00B1022C">
        <w:rPr>
          <w:rFonts w:ascii="Arial" w:hAnsi="Arial" w:cs="Arial"/>
        </w:rPr>
        <w:t xml:space="preserve"> as a confirmation of the user’s own estimation of the NOC</w:t>
      </w:r>
      <w:r w:rsidR="003A5A84">
        <w:rPr>
          <w:rFonts w:ascii="Arial" w:hAnsi="Arial" w:cs="Arial"/>
        </w:rPr>
        <w:t>,</w:t>
      </w:r>
      <w:r w:rsidR="007D25B1">
        <w:rPr>
          <w:rFonts w:ascii="Arial" w:hAnsi="Arial" w:cs="Arial"/>
        </w:rPr>
        <w:t xml:space="preserve"> </w:t>
      </w:r>
      <w:r w:rsidR="004A6C4E">
        <w:rPr>
          <w:rFonts w:ascii="Arial" w:hAnsi="Arial" w:cs="Arial"/>
        </w:rPr>
        <w:t>by presenting</w:t>
      </w:r>
      <w:r w:rsidR="007D25B1">
        <w:rPr>
          <w:rFonts w:ascii="Arial" w:hAnsi="Arial" w:cs="Arial"/>
        </w:rPr>
        <w:t xml:space="preserve"> general information on the model’s focus. </w:t>
      </w:r>
      <w:r w:rsidR="007D25B1">
        <w:rPr>
          <w:rFonts w:ascii="Arial" w:hAnsi="Arial" w:cs="Arial"/>
          <w:lang w:val="en-US"/>
        </w:rPr>
        <w:t>These scenarios</w:t>
      </w:r>
      <w:r w:rsidR="00060E4E" w:rsidRPr="00045C3C">
        <w:rPr>
          <w:rFonts w:ascii="Arial" w:hAnsi="Arial" w:cs="Arial"/>
          <w:lang w:val="en-US"/>
        </w:rPr>
        <w:t xml:space="preserve"> line up nicely with the two questions that a good explanation of a single prediction should answer </w:t>
      </w:r>
      <w:r w:rsidR="00EB7B57" w:rsidRPr="00045C3C">
        <w:rPr>
          <w:rFonts w:ascii="Arial" w:hAnsi="Arial" w:cs="Arial"/>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sidRPr="00045C3C">
        <w:rPr>
          <w:rFonts w:ascii="Arial" w:hAnsi="Arial" w:cs="Arial"/>
          <w:lang w:val="en-US"/>
        </w:rPr>
        <w:instrText xml:space="preserve"> ADDIN EN.CITE </w:instrText>
      </w:r>
      <w:r w:rsidR="006A1F40" w:rsidRPr="00045C3C">
        <w:rPr>
          <w:rFonts w:ascii="Arial" w:hAnsi="Arial" w:cs="Arial"/>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sidRPr="00045C3C">
        <w:rPr>
          <w:rFonts w:ascii="Arial" w:hAnsi="Arial" w:cs="Arial"/>
          <w:lang w:val="en-US"/>
        </w:rPr>
        <w:instrText xml:space="preserve"> ADDIN EN.CITE.DATA </w:instrText>
      </w:r>
      <w:r w:rsidR="006A1F40" w:rsidRPr="00045C3C">
        <w:rPr>
          <w:rFonts w:ascii="Arial" w:hAnsi="Arial" w:cs="Arial"/>
          <w:lang w:val="en-US"/>
        </w:rPr>
      </w:r>
      <w:r w:rsidR="006A1F40" w:rsidRPr="00045C3C">
        <w:rPr>
          <w:rFonts w:ascii="Arial" w:hAnsi="Arial" w:cs="Arial"/>
          <w:lang w:val="en-US"/>
        </w:rPr>
        <w:fldChar w:fldCharType="end"/>
      </w:r>
      <w:r w:rsidR="00EB7B57" w:rsidRPr="00045C3C">
        <w:rPr>
          <w:rFonts w:ascii="Arial" w:hAnsi="Arial" w:cs="Arial"/>
          <w:lang w:val="en-US"/>
        </w:rPr>
      </w:r>
      <w:r w:rsidR="00EB7B57" w:rsidRPr="00045C3C">
        <w:rPr>
          <w:rFonts w:ascii="Arial" w:hAnsi="Arial" w:cs="Arial"/>
          <w:lang w:val="en-US"/>
        </w:rPr>
        <w:fldChar w:fldCharType="separate"/>
      </w:r>
      <w:r w:rsidR="006A1F40" w:rsidRPr="00045C3C">
        <w:rPr>
          <w:rFonts w:ascii="Arial" w:hAnsi="Arial" w:cs="Arial"/>
          <w:noProof/>
          <w:lang w:val="en-US"/>
        </w:rPr>
        <w:t>[21, 38, 39]</w:t>
      </w:r>
      <w:r w:rsidR="00EB7B57" w:rsidRPr="00045C3C">
        <w:rPr>
          <w:rFonts w:ascii="Arial" w:hAnsi="Arial" w:cs="Arial"/>
          <w:lang w:val="en-US"/>
        </w:rPr>
        <w:fldChar w:fldCharType="end"/>
      </w:r>
      <w:r w:rsidR="00EB7B57" w:rsidRPr="00045C3C">
        <w:rPr>
          <w:rFonts w:ascii="Arial" w:hAnsi="Arial" w:cs="Arial"/>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5"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5"/>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745C8F73" w:rsidR="00DF79E9" w:rsidRPr="007667CA" w:rsidRDefault="00865C43" w:rsidP="001C34B9">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X” and “WH-NOT-Y” questions answered</w:t>
      </w:r>
      <w:r w:rsidR="00B21E8A" w:rsidRPr="007667CA">
        <w:rPr>
          <w:rFonts w:ascii="Arial" w:hAnsi="Arial" w:cs="Arial"/>
          <w:iCs/>
          <w:lang w:val="en-US"/>
        </w:rPr>
        <w:t xml:space="preserve">, which correspond to questions 1 and 2 listed above. </w:t>
      </w:r>
      <w:r w:rsidR="0018628B">
        <w:rPr>
          <w:rFonts w:ascii="Arial" w:hAnsi="Arial" w:cs="Arial"/>
          <w:iCs/>
          <w:lang w:val="en-US"/>
        </w:rPr>
        <w:t>These can be answered by an explanation of what features of the profile contribute most to the prediction, and a counterfactual explanation demonstrating what changes in this profile would lead to a different prediction.</w:t>
      </w:r>
    </w:p>
    <w:p w14:paraId="5A10D142" w14:textId="6C16040A" w:rsidR="0044399C" w:rsidRPr="007667CA" w:rsidRDefault="00823414" w:rsidP="009231FD">
      <w:pPr>
        <w:pStyle w:val="Geenafstand"/>
        <w:spacing w:line="360" w:lineRule="auto"/>
        <w:rPr>
          <w:rFonts w:ascii="Arial" w:hAnsi="Arial" w:cs="Arial"/>
          <w:iCs/>
          <w:lang w:val="en-US"/>
        </w:rPr>
      </w:pPr>
      <w:r w:rsidRPr="007667CA">
        <w:rPr>
          <w:rFonts w:ascii="Arial" w:hAnsi="Arial" w:cs="Arial"/>
          <w:iCs/>
          <w:lang w:val="en-US"/>
        </w:rPr>
        <w:lastRenderedPageBreak/>
        <w:t xml:space="preserve">To answer question 1, we determined that the use of SHAP values would be sufficient to give an impression of feature importance. </w:t>
      </w:r>
      <w:r w:rsidR="00CA706A" w:rsidRPr="007667CA">
        <w:rPr>
          <w:rFonts w:ascii="Arial" w:hAnsi="Arial" w:cs="Arial"/>
          <w:iCs/>
          <w:lang w:val="en-US"/>
        </w:rPr>
        <w:t xml:space="preserve">We acknowledge that </w:t>
      </w:r>
      <w:r w:rsidR="0044399C" w:rsidRPr="007667CA">
        <w:rPr>
          <w:rFonts w:ascii="Arial" w:hAnsi="Arial" w:cs="Arial"/>
          <w:iCs/>
          <w:lang w:val="en-US"/>
        </w:rPr>
        <w:t>all</w:t>
      </w:r>
      <w:r w:rsidR="00CA706A" w:rsidRPr="007667CA">
        <w:rPr>
          <w:rFonts w:ascii="Arial" w:hAnsi="Arial" w:cs="Arial"/>
          <w:iCs/>
          <w:lang w:val="en-US"/>
        </w:rPr>
        <w:t xml:space="preserve"> perturbation-based</w:t>
      </w:r>
      <w:r w:rsidR="0044399C" w:rsidRPr="007667CA">
        <w:rPr>
          <w:rFonts w:ascii="Arial" w:hAnsi="Arial" w:cs="Arial"/>
          <w:iCs/>
          <w:lang w:val="en-US"/>
        </w:rPr>
        <w:t xml:space="preserve"> feature importance methods arbitrarily split the impact of correlated features on the model</w:t>
      </w:r>
      <w:r w:rsidR="00CA706A" w:rsidRPr="007667CA">
        <w:rPr>
          <w:rFonts w:ascii="Arial" w:hAnsi="Arial" w:cs="Arial"/>
          <w:iCs/>
          <w:lang w:val="en-US"/>
        </w:rPr>
        <w:t xml:space="preserve"> </w:t>
      </w:r>
      <w:r w:rsidR="00CA706A" w:rsidRPr="007667CA">
        <w:rPr>
          <w:rFonts w:ascii="Arial" w:hAnsi="Arial" w:cs="Arial"/>
          <w:iCs/>
          <w:lang w:val="en-US"/>
        </w:rPr>
        <w:fldChar w:fldCharType="begin"/>
      </w:r>
      <w:r w:rsidR="004979E4">
        <w:rPr>
          <w:rFonts w:ascii="Arial" w:hAnsi="Arial" w:cs="Arial"/>
          <w:iCs/>
          <w:lang w:val="en-US"/>
        </w:rPr>
        <w: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sidRPr="007667CA">
        <w:rPr>
          <w:rFonts w:ascii="Arial" w:hAnsi="Arial" w:cs="Arial"/>
          <w:iCs/>
          <w:lang w:val="en-US"/>
        </w:rPr>
        <w:fldChar w:fldCharType="separate"/>
      </w:r>
      <w:r w:rsidR="004979E4">
        <w:rPr>
          <w:rFonts w:ascii="Arial" w:hAnsi="Arial" w:cs="Arial"/>
          <w:iCs/>
          <w:noProof/>
          <w:lang w:val="en-US"/>
        </w:rPr>
        <w:t>[63]</w:t>
      </w:r>
      <w:r w:rsidR="00CA706A" w:rsidRPr="007667CA">
        <w:rPr>
          <w:rFonts w:ascii="Arial" w:hAnsi="Arial" w:cs="Arial"/>
          <w:iCs/>
          <w:lang w:val="en-US"/>
        </w:rPr>
        <w:fldChar w:fldCharType="end"/>
      </w:r>
      <w:r w:rsidR="0044399C" w:rsidRPr="007667CA">
        <w:rPr>
          <w:rFonts w:ascii="Arial" w:hAnsi="Arial" w:cs="Arial"/>
          <w:iCs/>
          <w:lang w:val="en-US"/>
        </w:rPr>
        <w:t xml:space="preserve">. The result of this issue is that the importance values for correlated contributing features are underestimated, in contrast to if their importance was left undivided. However, since </w:t>
      </w:r>
      <w:r w:rsidR="00AD2E98">
        <w:rPr>
          <w:rFonts w:ascii="Arial" w:hAnsi="Arial" w:cs="Arial"/>
          <w:iCs/>
          <w:lang w:val="en-US"/>
        </w:rPr>
        <w:t xml:space="preserve">the </w:t>
      </w:r>
      <w:r w:rsidR="0044399C" w:rsidRPr="007667CA">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r w:rsidR="004A0926">
        <w:rPr>
          <w:rFonts w:ascii="Arial" w:hAnsi="Arial" w:cs="Arial"/>
          <w:iCs/>
          <w:lang w:val="en-US"/>
        </w:rPr>
        <w:t xml:space="preserve"> </w:t>
      </w:r>
      <w:r w:rsidR="001D2663">
        <w:rPr>
          <w:rFonts w:ascii="Arial" w:hAnsi="Arial" w:cs="Arial"/>
          <w:iCs/>
          <w:lang w:val="en-US"/>
        </w:rPr>
        <w:t>For the second question, we have developed a new counterfactual technique, for which we performed a more in-depth analysis of the requirements.</w:t>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6" w:name="_Ref72858750"/>
      <w:r w:rsidRPr="007667CA">
        <w:t>Desiderata counterfactual explanations</w:t>
      </w:r>
      <w:bookmarkEnd w:id="6"/>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4E0B2D64"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3C689C">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3C689C">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5EB52405"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w:t>
      </w:r>
      <w:r w:rsidR="003A5A84">
        <w:rPr>
          <w:rFonts w:ascii="Arial" w:hAnsi="Arial" w:cs="Arial"/>
          <w:iCs/>
          <w:lang w:val="en-US"/>
        </w:rPr>
        <w:t xml:space="preserve"> the</w:t>
      </w:r>
      <w:r w:rsidRPr="007667CA">
        <w:rPr>
          <w:rFonts w:ascii="Arial" w:hAnsi="Arial" w:cs="Arial"/>
          <w:iCs/>
          <w:lang w:val="en-US"/>
        </w:rPr>
        <w:t xml:space="preserve">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7" w:name="_Hlk72327430"/>
      <w:r w:rsidRPr="007667CA">
        <w:rPr>
          <w:rFonts w:ascii="Arial" w:hAnsi="Arial" w:cs="Arial"/>
          <w:iCs/>
          <w:lang w:val="en-US"/>
        </w:rPr>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7"/>
    <w:p w14:paraId="43F50D26" w14:textId="74CCB9C3" w:rsidR="008B12DD" w:rsidRPr="007667CA" w:rsidRDefault="008B12DD" w:rsidP="008B12DD">
      <w:pPr>
        <w:pStyle w:val="Geenafstand"/>
        <w:spacing w:line="360" w:lineRule="auto"/>
        <w:rPr>
          <w:rFonts w:ascii="Arial" w:hAnsi="Arial" w:cs="Arial"/>
          <w:iCs/>
          <w:lang w:val="en-US"/>
        </w:rPr>
      </w:pPr>
    </w:p>
    <w:p w14:paraId="68F7990F" w14:textId="76B4A531" w:rsidR="00E03FE6" w:rsidRPr="007667CA" w:rsidRDefault="00E03FE6" w:rsidP="00151D64">
      <w:pPr>
        <w:pStyle w:val="Geenafstand"/>
        <w:spacing w:line="360" w:lineRule="auto"/>
        <w:rPr>
          <w:rFonts w:ascii="Arial" w:hAnsi="Arial" w:cs="Arial"/>
          <w:iCs/>
          <w:lang w:val="en-US"/>
        </w:rPr>
      </w:pPr>
      <w:r w:rsidRPr="007667CA">
        <w:rPr>
          <w:rFonts w:ascii="Arial" w:hAnsi="Arial" w:cs="Arial"/>
          <w:iCs/>
          <w:lang w:val="en-US"/>
        </w:rPr>
        <w:t xml:space="preserve">As </w:t>
      </w:r>
      <w:r w:rsidR="00B11CF1">
        <w:rPr>
          <w:rFonts w:ascii="Arial" w:hAnsi="Arial" w:cs="Arial"/>
          <w:iCs/>
          <w:lang w:val="en-US"/>
        </w:rPr>
        <w:t>we are</w:t>
      </w:r>
      <w:r w:rsidRPr="007667CA">
        <w:rPr>
          <w:rFonts w:ascii="Arial" w:hAnsi="Arial" w:cs="Arial"/>
          <w:iCs/>
          <w:lang w:val="en-US"/>
        </w:rPr>
        <w:t xml:space="preserve"> looking to continue development on </w:t>
      </w:r>
      <w:r w:rsidR="003A5A84">
        <w:rPr>
          <w:rFonts w:ascii="Arial" w:hAnsi="Arial" w:cs="Arial"/>
          <w:iCs/>
          <w:lang w:val="en-US"/>
        </w:rPr>
        <w:t>the</w:t>
      </w:r>
      <w:r w:rsidRPr="007667CA">
        <w:rPr>
          <w:rFonts w:ascii="Arial" w:hAnsi="Arial" w:cs="Arial"/>
          <w:iCs/>
          <w:lang w:val="en-US"/>
        </w:rPr>
        <w:t xml:space="preserve"> machine learning model,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In this way, the same explanations can be generated regardless of the underlying algorithm. We assume to have access to the predictions of the model.</w:t>
      </w:r>
    </w:p>
    <w:p w14:paraId="66FBB4D2" w14:textId="45069988"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w:t>
      </w:r>
      <w:r w:rsidR="0018628B">
        <w:rPr>
          <w:rFonts w:ascii="Arial" w:hAnsi="Arial" w:cs="Arial"/>
          <w:iCs/>
          <w:lang w:val="en-US"/>
        </w:rPr>
        <w:t>prediction problem</w:t>
      </w:r>
      <w:r w:rsidRPr="007667CA">
        <w:rPr>
          <w:rFonts w:ascii="Arial" w:hAnsi="Arial" w:cs="Arial"/>
          <w:iCs/>
          <w:lang w:val="en-US"/>
        </w:rPr>
        <w:t xml:space="preserve">, </w:t>
      </w:r>
      <w:r w:rsidR="0018628B">
        <w:rPr>
          <w:rFonts w:ascii="Arial" w:hAnsi="Arial" w:cs="Arial"/>
          <w:iCs/>
          <w:lang w:val="en-US"/>
        </w:rPr>
        <w:t>meaning</w:t>
      </w:r>
      <w:r w:rsidR="00151D64" w:rsidRPr="007667CA">
        <w:rPr>
          <w:rFonts w:ascii="Arial" w:hAnsi="Arial" w:cs="Arial"/>
          <w:iCs/>
          <w:lang w:val="en-US"/>
        </w:rPr>
        <w:t xml:space="preserve">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xml:space="preserve">. In </w:t>
      </w:r>
      <w:r w:rsidR="0018628B">
        <w:rPr>
          <w:rFonts w:ascii="Arial" w:hAnsi="Arial" w:cs="Arial"/>
          <w:iCs/>
          <w:lang w:val="en-US"/>
        </w:rPr>
        <w:t>our</w:t>
      </w:r>
      <w:r w:rsidRPr="007667CA">
        <w:rPr>
          <w:rFonts w:ascii="Arial" w:hAnsi="Arial" w:cs="Arial"/>
          <w:iCs/>
          <w:lang w:val="en-US"/>
        </w:rPr>
        <w:t xml:space="preserve"> problem</w:t>
      </w:r>
      <w:r w:rsidR="004177C1">
        <w:rPr>
          <w:rFonts w:ascii="Arial" w:hAnsi="Arial" w:cs="Arial"/>
          <w:iCs/>
          <w:lang w:val="en-US"/>
        </w:rPr>
        <w:t xml:space="preserve"> however</w:t>
      </w:r>
      <w:r w:rsidRPr="007667CA">
        <w:rPr>
          <w:rFonts w:ascii="Arial" w:hAnsi="Arial" w:cs="Arial"/>
          <w:iCs/>
          <w:lang w:val="en-US"/>
        </w:rPr>
        <w:t>,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606911A"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w:t>
      </w:r>
      <w:r w:rsidR="000B681A">
        <w:rPr>
          <w:rFonts w:ascii="Arial" w:hAnsi="Arial" w:cs="Arial"/>
          <w:iCs/>
          <w:lang w:val="en-US"/>
        </w:rPr>
        <w:t xml:space="preserve">seems incomparable </w:t>
      </w:r>
      <w:r w:rsidRPr="007667CA">
        <w:rPr>
          <w:rFonts w:ascii="Arial" w:hAnsi="Arial" w:cs="Arial"/>
          <w:iCs/>
          <w:lang w:val="en-US"/>
        </w:rPr>
        <w:t xml:space="preserve">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w:t>
      </w:r>
      <w:r w:rsidR="00CE742C">
        <w:rPr>
          <w:rFonts w:ascii="Arial" w:hAnsi="Arial" w:cs="Arial"/>
          <w:iCs/>
          <w:lang w:val="en-US"/>
        </w:rPr>
        <w:lastRenderedPageBreak/>
        <w:t xml:space="preserve">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744D479E" w:rsidR="00066092" w:rsidRDefault="00066092" w:rsidP="00325BEA">
      <w:pPr>
        <w:pStyle w:val="Geenafstand"/>
        <w:spacing w:line="360" w:lineRule="auto"/>
        <w:rPr>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The number of differen</w:t>
      </w:r>
      <w:r w:rsidR="000B63B4">
        <w:rPr>
          <w:rFonts w:ascii="Arial" w:hAnsi="Arial" w:cs="Arial"/>
          <w:iCs/>
          <w:lang w:val="en-US"/>
        </w:rPr>
        <w:t>t</w:t>
      </w:r>
      <w:r w:rsidR="007916C2" w:rsidRPr="007667CA">
        <w:rPr>
          <w:rFonts w:ascii="Arial" w:hAnsi="Arial" w:cs="Arial"/>
          <w:iCs/>
          <w:lang w:val="en-US"/>
        </w:rPr>
        <w:t xml:space="preserve"> feature values between the input and counterfactual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7667CA">
        <w:rPr>
          <w:rFonts w:ascii="Arial" w:eastAsiaTheme="minorEastAsia" w:hAnsi="Arial" w:cs="Arial"/>
          <w:iCs/>
          <w:lang w:val="en-US"/>
        </w:rPr>
        <w:t xml:space="preserve"> </w:t>
      </w:r>
      <w:r w:rsidR="007916C2" w:rsidRPr="007667CA">
        <w:rPr>
          <w:rFonts w:ascii="Arial" w:hAnsi="Arial" w:cs="Arial"/>
          <w:iCs/>
          <w:lang w:val="en-US"/>
        </w:rPr>
        <w:t xml:space="preserve">norm as shown in Equation </w:t>
      </w:r>
      <w:r w:rsidR="001A03F9">
        <w:rPr>
          <w:rFonts w:ascii="Arial" w:hAnsi="Arial" w:cs="Arial"/>
          <w:iCs/>
          <w:lang w:val="en-US"/>
        </w:rPr>
        <w:t>1.</w:t>
      </w:r>
    </w:p>
    <w:p w14:paraId="21D2AFF7" w14:textId="77777777" w:rsidR="000B63B4" w:rsidRPr="007667CA" w:rsidRDefault="000B63B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14:paraId="257681E5" w14:textId="77777777" w:rsidTr="00AC01AE">
        <w:tc>
          <w:tcPr>
            <w:tcW w:w="3005" w:type="dxa"/>
          </w:tcPr>
          <w:p w14:paraId="4AF1863B" w14:textId="77777777" w:rsidR="007916C2" w:rsidRPr="007667CA" w:rsidRDefault="007916C2" w:rsidP="00AC01AE">
            <w:pPr>
              <w:rPr>
                <w:rFonts w:ascii="Arial" w:hAnsi="Arial" w:cs="Arial"/>
                <w:lang w:val="en-US"/>
              </w:rPr>
            </w:pPr>
          </w:p>
        </w:tc>
        <w:tc>
          <w:tcPr>
            <w:tcW w:w="3005" w:type="dxa"/>
          </w:tcPr>
          <w:p w14:paraId="2EB75396" w14:textId="502E5E65" w:rsidR="007916C2" w:rsidRPr="007667CA" w:rsidRDefault="007916C2" w:rsidP="00AC01AE">
            <w:pPr>
              <w:rPr>
                <w:rFonts w:ascii="Arial" w:hAnsi="Arial" w:cs="Arial"/>
                <w:lang w:val="en-US"/>
              </w:rPr>
            </w:pPr>
            <m:oMathPara>
              <m:oMath>
                <m:r>
                  <m:rPr>
                    <m:sty m:val="p"/>
                  </m:rPr>
                  <w:rPr>
                    <w:rFonts w:ascii="Cambria Math" w:eastAsiaTheme="minorEastAsia" w:hAnsi="Cambria Math" w:cs="Arial"/>
                    <w:lang w:val="en-US"/>
                  </w:rPr>
                  <m:t>fd(</m:t>
                </m:r>
                <m:r>
                  <w:rPr>
                    <w:rFonts w:ascii="Cambria Math" w:eastAsiaTheme="minorEastAsia" w:hAnsi="Cambria Math" w:cs="Arial"/>
                    <w:lang w:val="en-US"/>
                  </w:rPr>
                  <m:t>x, x</m:t>
                </m:r>
                <m:r>
                  <m:rPr>
                    <m:sty m:val="p"/>
                  </m:rPr>
                  <w:rPr>
                    <w:rFonts w:ascii="Cambria Math" w:eastAsiaTheme="minorEastAsia" w:hAnsi="Cambria Math" w:cs="Arial"/>
                    <w:lang w:val="en-US"/>
                  </w:rPr>
                  <m:t>')</m:t>
                </m:r>
                <m:r>
                  <m:rPr>
                    <m:sty m:val="p"/>
                  </m:rP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66B4C52C" w:rsidR="007916C2" w:rsidRPr="007667CA" w:rsidRDefault="007916C2" w:rsidP="00AC01AE">
            <w:pPr>
              <w:jc w:val="right"/>
              <w:rPr>
                <w:rFonts w:ascii="Arial" w:hAnsi="Arial" w:cs="Arial"/>
                <w:lang w:val="en-US"/>
              </w:rPr>
            </w:pPr>
            <w:bookmarkStart w:id="8" w:name="_Ref72499824"/>
            <w:r w:rsidRPr="007667CA">
              <w:rPr>
                <w:rFonts w:ascii="Arial" w:hAnsi="Arial" w:cs="Arial"/>
                <w:lang w:val="en-US"/>
              </w:rPr>
              <w:t>(</w:t>
            </w:r>
            <w:r w:rsidRPr="007667CA">
              <w:rPr>
                <w:rFonts w:ascii="Arial" w:hAnsi="Arial" w:cs="Arial"/>
                <w:lang w:val="en-US"/>
              </w:rPr>
              <w:fldChar w:fldCharType="begin"/>
            </w:r>
            <w:r w:rsidRPr="007667CA">
              <w:rPr>
                <w:rFonts w:ascii="Arial" w:hAnsi="Arial" w:cs="Arial"/>
                <w:lang w:val="en-US"/>
              </w:rPr>
              <w:instrText xml:space="preserve"> SEQ Equation \* ARABIC </w:instrText>
            </w:r>
            <w:r w:rsidRPr="007667CA">
              <w:rPr>
                <w:rFonts w:ascii="Arial" w:hAnsi="Arial" w:cs="Arial"/>
                <w:lang w:val="en-US"/>
              </w:rPr>
              <w:fldChar w:fldCharType="separate"/>
            </w:r>
            <w:r w:rsidR="003C689C">
              <w:rPr>
                <w:rFonts w:ascii="Arial" w:hAnsi="Arial" w:cs="Arial"/>
                <w:noProof/>
                <w:lang w:val="en-US"/>
              </w:rPr>
              <w:t>1</w:t>
            </w:r>
            <w:r w:rsidRPr="007667CA">
              <w:rPr>
                <w:rFonts w:ascii="Arial" w:hAnsi="Arial" w:cs="Arial"/>
                <w:noProof/>
                <w:lang w:val="en-US"/>
              </w:rPr>
              <w:fldChar w:fldCharType="end"/>
            </w:r>
            <w:bookmarkEnd w:id="8"/>
            <w:r w:rsidRPr="007667CA">
              <w:rPr>
                <w:rFonts w:ascii="Arial" w:hAnsi="Arial" w:cs="Arial"/>
                <w:lang w:val="en-US"/>
              </w:rPr>
              <w:t>)</w:t>
            </w:r>
          </w:p>
        </w:tc>
      </w:tr>
    </w:tbl>
    <w:p w14:paraId="1BCA8D73" w14:textId="193AF109" w:rsidR="007916C2" w:rsidRPr="007667CA" w:rsidRDefault="007916C2" w:rsidP="006F5675">
      <w:pPr>
        <w:pStyle w:val="Geenafstand"/>
        <w:spacing w:line="360" w:lineRule="auto"/>
        <w:ind w:firstLine="0"/>
        <w:rPr>
          <w:rFonts w:ascii="Arial" w:hAnsi="Arial" w:cs="Arial"/>
          <w:iCs/>
          <w:lang w:val="en-US"/>
        </w:rPr>
      </w:pPr>
    </w:p>
    <w:p w14:paraId="15761C2F" w14:textId="77777777" w:rsidR="005A1F45" w:rsidRDefault="007916C2" w:rsidP="005A1F45">
      <w:pPr>
        <w:rPr>
          <w:rFonts w:ascii="Arial" w:hAnsi="Arial" w:cs="Arial"/>
          <w:lang w:val="en-US"/>
        </w:rPr>
      </w:pPr>
      <w:r w:rsidRPr="007667CA">
        <w:rPr>
          <w:rFonts w:ascii="Arial" w:hAnsi="Arial" w:cs="Arial"/>
          <w:iCs/>
          <w:lang w:val="en-US"/>
        </w:rPr>
        <w:t xml:space="preserve">Where </w:t>
      </w:r>
      <m:oMath>
        <m:r>
          <w:rPr>
            <w:rFonts w:ascii="Cambria Math" w:hAnsi="Cambria Math" w:cs="Arial"/>
            <w:lang w:val="en-US"/>
          </w:rPr>
          <m:t>n</m:t>
        </m:r>
      </m:oMath>
      <w:r w:rsidRPr="007667CA">
        <w:rPr>
          <w:rFonts w:ascii="Arial" w:eastAsiaTheme="minorEastAsia" w:hAnsi="Arial" w:cs="Arial"/>
          <w:lang w:val="en-US"/>
        </w:rPr>
        <w:t xml:space="preserve"> represents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5A1F45" w:rsidRPr="005A1F45">
        <w:rPr>
          <w:rFonts w:ascii="Arial" w:hAnsi="Arial" w:cs="Arial"/>
          <w:lang w:val="en-US"/>
        </w:rPr>
        <w:t xml:space="preserve"> </w:t>
      </w:r>
    </w:p>
    <w:p w14:paraId="6B5A5B92" w14:textId="618C978F" w:rsidR="005A1F45" w:rsidRDefault="005A1F45" w:rsidP="005A1F45">
      <w:pPr>
        <w:rPr>
          <w:lang w:val="en-US"/>
        </w:rPr>
      </w:pPr>
      <w:r w:rsidRPr="007667CA">
        <w:rPr>
          <w:rFonts w:ascii="Arial" w:hAnsi="Arial" w:cs="Arial"/>
          <w:lang w:val="en-US"/>
        </w:rPr>
        <w:t xml:space="preserve">For the distance between the input and counterfactual,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00593B2E">
        <w:rPr>
          <w:rFonts w:ascii="Arial" w:hAnsi="Arial" w:cs="Arial"/>
          <w:lang w:val="en-US"/>
        </w:rPr>
        <w:t>Supplementary Figures 3</w:t>
      </w:r>
      <w:r w:rsidRPr="00C026BD">
        <w:rPr>
          <w:rFonts w:ascii="Arial" w:hAnsi="Arial" w:cs="Arial"/>
          <w:lang w:val="en-US"/>
        </w:rPr>
        <w:t xml:space="preserve"> and</w:t>
      </w:r>
      <w:r w:rsidR="001A0E7A">
        <w:rPr>
          <w:rFonts w:ascii="Arial" w:hAnsi="Arial" w:cs="Arial"/>
          <w:lang w:val="en-US"/>
        </w:rPr>
        <w:t xml:space="preserve"> 4</w:t>
      </w:r>
      <w:r w:rsidRPr="00C026BD">
        <w:rPr>
          <w:rFonts w:ascii="Arial" w:hAnsi="Arial" w:cs="Arial"/>
          <w:lang w:val="en-US"/>
        </w:rPr>
        <w:t>),</w:t>
      </w:r>
      <w:r w:rsidRPr="007667CA">
        <w:rPr>
          <w:rFonts w:ascii="Arial"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scal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xml:space="preserve">. This is </w:t>
      </w:r>
      <w:r w:rsidR="00594C20">
        <w:rPr>
          <w:rFonts w:ascii="Arial" w:eastAsiaTheme="minorEastAsia" w:hAnsi="Arial" w:cs="Arial"/>
          <w:lang w:val="en-US"/>
        </w:rPr>
        <w:t xml:space="preserve">more </w:t>
      </w:r>
      <w:r w:rsidRPr="007667CA">
        <w:rPr>
          <w:rFonts w:ascii="Arial" w:eastAsiaTheme="minorEastAsia" w:hAnsi="Arial" w:cs="Arial"/>
          <w:lang w:val="en-US"/>
        </w:rPr>
        <w:t>robust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00E90CE1">
        <w:rPr>
          <w:rFonts w:ascii="Arial" w:hAnsi="Arial" w:cs="Arial"/>
          <w:lang w:val="en-US"/>
        </w:rPr>
        <w:t>2.</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9"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9"/>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E09518D" w:rsidR="00854A07" w:rsidRPr="007667CA" w:rsidRDefault="00854A07" w:rsidP="00AC6308">
            <w:pPr>
              <w:pStyle w:val="Bijschrift"/>
              <w:rPr>
                <w:rFonts w:ascii="Arial" w:hAnsi="Arial" w:cs="Arial"/>
                <w:i w:val="0"/>
                <w:iCs w:val="0"/>
                <w:color w:val="000000" w:themeColor="text1"/>
                <w:sz w:val="22"/>
                <w:szCs w:val="22"/>
                <w:lang w:val="en-US"/>
              </w:rPr>
            </w:pPr>
            <w:bookmarkStart w:id="10" w:name="_Ref72499821"/>
            <w:bookmarkStart w:id="11" w:name="_Ref72860754"/>
            <w:bookmarkStart w:id="12" w:name="_Ref72860750"/>
            <w:r w:rsidRPr="007667CA">
              <w:rPr>
                <w:rFonts w:ascii="Arial" w:hAnsi="Arial" w:cs="Arial"/>
                <w:i w:val="0"/>
                <w:iCs w:val="0"/>
                <w:color w:val="000000" w:themeColor="text1"/>
                <w:sz w:val="22"/>
                <w:szCs w:val="22"/>
                <w:lang w:val="en-US"/>
              </w:rPr>
              <w:t>(</w:t>
            </w:r>
            <w:bookmarkEnd w:id="10"/>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3C689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11"/>
            <w:r w:rsidRPr="007667CA">
              <w:rPr>
                <w:rFonts w:ascii="Arial" w:hAnsi="Arial" w:cs="Arial"/>
                <w:i w:val="0"/>
                <w:iCs w:val="0"/>
                <w:color w:val="000000" w:themeColor="text1"/>
                <w:sz w:val="22"/>
                <w:szCs w:val="22"/>
                <w:lang w:val="en-US"/>
              </w:rPr>
              <w:t>)</w:t>
            </w:r>
            <w:bookmarkEnd w:id="12"/>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0870771F" w:rsidR="00A91940" w:rsidRPr="007667CA" w:rsidRDefault="00854A07" w:rsidP="007916C2">
      <w:pPr>
        <w:pStyle w:val="Geenafstand"/>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04EB47B1" w:rsidR="009F39F3" w:rsidRPr="007667CA" w:rsidRDefault="00A91940" w:rsidP="007916C2">
      <w:pPr>
        <w:pStyle w:val="Geenafstand"/>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lastRenderedPageBreak/>
        <w:t>Moreover, presenting multiple, possibl</w:t>
      </w:r>
      <w:r w:rsidR="004177C1">
        <w:rPr>
          <w:rFonts w:ascii="Arial" w:hAnsi="Arial" w:cs="Arial"/>
          <w:lang w:val="en-US"/>
        </w:rPr>
        <w:t>y</w:t>
      </w:r>
      <w:r w:rsidR="00C13F7D" w:rsidRPr="007667CA">
        <w:rPr>
          <w:rFonts w:ascii="Arial" w:hAnsi="Arial" w:cs="Arial"/>
          <w:lang w:val="en-US"/>
        </w:rPr>
        <w:t xml:space="preserv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4DCB8EA8" w:rsidR="001E117F" w:rsidRPr="007667CA" w:rsidRDefault="009F39F3" w:rsidP="00D01387">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been </w:t>
      </w:r>
      <w:r w:rsidR="00D01387">
        <w:rPr>
          <w:rFonts w:ascii="Arial" w:hAnsi="Arial" w:cs="Arial"/>
          <w:iCs/>
          <w:lang w:val="en-US"/>
        </w:rPr>
        <w:t>covered consistently</w:t>
      </w:r>
      <w:r w:rsidRPr="007667CA">
        <w:rPr>
          <w:rFonts w:ascii="Arial" w:hAnsi="Arial" w:cs="Arial"/>
          <w:iCs/>
          <w:lang w:val="en-US"/>
        </w:rPr>
        <w:t xml:space="preserve"> in the literature</w:t>
      </w:r>
      <w:r w:rsidR="007916C2" w:rsidRPr="007667CA">
        <w:rPr>
          <w:rFonts w:ascii="Arial" w:hAnsi="Arial" w:cs="Arial"/>
          <w:iCs/>
          <w:lang w:val="en-US"/>
        </w:rPr>
        <w:t xml:space="preserve">. For realism, there is not such a </w:t>
      </w:r>
      <w:r w:rsidR="00D01387">
        <w:rPr>
          <w:rFonts w:ascii="Arial" w:hAnsi="Arial" w:cs="Arial"/>
          <w:iCs/>
          <w:lang w:val="en-US"/>
        </w:rPr>
        <w:t>proper</w:t>
      </w:r>
      <w:r w:rsidR="007916C2" w:rsidRPr="007667CA">
        <w:rPr>
          <w:rFonts w:ascii="Arial" w:hAnsi="Arial" w:cs="Arial"/>
          <w:iCs/>
          <w:lang w:val="en-US"/>
        </w:rPr>
        <w:t xml:space="preserve"> definition.</w:t>
      </w:r>
      <w:r w:rsidRPr="007667CA">
        <w:rPr>
          <w:rFonts w:ascii="Arial" w:hAnsi="Arial" w:cs="Arial"/>
          <w:iCs/>
          <w:lang w:val="en-US"/>
        </w:rPr>
        <w:t xml:space="preserve"> </w:t>
      </w:r>
      <w:r w:rsidR="00D01387">
        <w:rPr>
          <w:rFonts w:ascii="Arial" w:hAnsi="Arial" w:cs="Arial"/>
          <w:lang w:val="en-US"/>
        </w:rPr>
        <w:t>Within</w:t>
      </w:r>
      <w:r w:rsidR="00197B0A" w:rsidRPr="007667CA">
        <w:rPr>
          <w:rFonts w:ascii="Arial" w:hAnsi="Arial" w:cs="Arial"/>
          <w:lang w:val="en-US"/>
        </w:rPr>
        <w:t xml:space="preserve">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3C689C">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xml:space="preserve">. </w:t>
      </w:r>
      <w:r w:rsidR="00D01387">
        <w:rPr>
          <w:rFonts w:ascii="Arial" w:hAnsi="Arial" w:cs="Arial"/>
          <w:lang w:val="en-US"/>
        </w:rPr>
        <w:t xml:space="preserve">Other approaches that place </w:t>
      </w:r>
      <w:r w:rsidR="00D01387" w:rsidRPr="007667CA">
        <w:rPr>
          <w:rFonts w:ascii="Arial" w:hAnsi="Arial" w:cs="Arial"/>
          <w:lang w:val="en-US"/>
        </w:rPr>
        <w:t>constraints on the sampled data</w:t>
      </w:r>
      <w:r w:rsidR="00D01387">
        <w:rPr>
          <w:rFonts w:ascii="Arial" w:hAnsi="Arial" w:cs="Arial"/>
          <w:lang w:val="en-US"/>
        </w:rPr>
        <w:t xml:space="preserve"> are too time-consuming, as modelling the relationships between features is not trivial. </w:t>
      </w:r>
      <w:r w:rsidR="00BF38C7">
        <w:rPr>
          <w:rFonts w:ascii="Arial" w:hAnsi="Arial" w:cs="Arial"/>
          <w:lang w:val="en-US"/>
        </w:rPr>
        <w:t xml:space="preserve">Since the features </w:t>
      </w:r>
      <w:r w:rsidR="00D01387">
        <w:rPr>
          <w:rFonts w:ascii="Arial" w:hAnsi="Arial" w:cs="Arial"/>
          <w:lang w:val="en-US"/>
        </w:rPr>
        <w:t>might</w:t>
      </w:r>
      <w:r w:rsidR="00BF38C7">
        <w:rPr>
          <w:rFonts w:ascii="Arial" w:hAnsi="Arial" w:cs="Arial"/>
          <w:lang w:val="en-US"/>
        </w:rPr>
        <w:t xml:space="preserve"> also </w:t>
      </w:r>
      <w:r w:rsidR="00BF38C7" w:rsidRPr="007667CA">
        <w:rPr>
          <w:rFonts w:ascii="Arial" w:hAnsi="Arial" w:cs="Arial"/>
          <w:lang w:val="en-US"/>
        </w:rPr>
        <w:t>change in the 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forms 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35AFA470" w:rsidR="00F4237E" w:rsidRPr="007667CA"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54EC97AE" w:rsidR="001E720B" w:rsidRDefault="00336058" w:rsidP="001E720B">
      <w:pPr>
        <w:pStyle w:val="Geenafstand"/>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w:t>
      </w:r>
      <w:r w:rsidR="00834CF9">
        <w:rPr>
          <w:rFonts w:ascii="Arial" w:hAnsi="Arial" w:cs="Arial"/>
          <w:lang w:val="en-US"/>
        </w:rPr>
        <w:t xml:space="preserve"> 3</w:t>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59FDB7C8" w:rsidR="00590A18" w:rsidRPr="007667CA" w:rsidRDefault="00C230DF"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min</m:t>
                        </m:r>
                      </m:e>
                      <m:sub>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sub>
                    </m:sSub>
                    <m:d>
                      <m:dPr>
                        <m:ctrlPr>
                          <w:rPr>
                            <w:rFonts w:ascii="Cambria Math" w:hAnsi="Cambria Math" w:cs="Arial"/>
                            <w:i/>
                            <w:lang w:val="en-US"/>
                          </w:rPr>
                        </m:ctrlPr>
                      </m:dPr>
                      <m:e>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r>
                          <w:rPr>
                            <w:rFonts w:ascii="Cambria Math" w:eastAsiaTheme="minorEastAsia" w:hAnsi="Cambria Math" w:cs="Arial"/>
                            <w:lang w:val="en-US"/>
                          </w:rPr>
                          <m:t>,</m:t>
                        </m:r>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5C736457"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13"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3C689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13"/>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160C8EC9"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lastRenderedPageBreak/>
        <w:t xml:space="preserve">Where </w:t>
      </w:r>
      <w:bookmarkStart w:id="14" w:name="_Hlk72499746"/>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504175">
        <w:rPr>
          <w:rFonts w:ascii="Arial" w:eastAsiaTheme="minorEastAsia" w:hAnsi="Arial" w:cs="Arial"/>
          <w:lang w:val="en-US"/>
        </w:rPr>
        <w:t xml:space="preserve"> and </w:t>
      </w:r>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w:t>
      </w:r>
      <w:bookmarkEnd w:id="14"/>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504175">
        <w:rPr>
          <w:rFonts w:ascii="Arial" w:eastAsiaTheme="minorEastAsia" w:hAnsi="Arial" w:cs="Arial"/>
          <w:lang w:val="en-US"/>
        </w:rPr>
        <w:t>1</w:t>
      </w:r>
      <w:r w:rsidR="000B5613">
        <w:rPr>
          <w:rFonts w:ascii="Arial" w:eastAsiaTheme="minorEastAsia" w:hAnsi="Arial" w:cs="Arial"/>
          <w:lang w:val="en-US"/>
        </w:rPr>
        <w:t xml:space="preserve"> and </w:t>
      </w:r>
      <w:r w:rsidR="00504175">
        <w:rPr>
          <w:rFonts w:ascii="Arial" w:eastAsiaTheme="minorEastAsia" w:hAnsi="Arial" w:cs="Arial"/>
          <w:lang w:val="en-US"/>
        </w:rPr>
        <w:t>2</w:t>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5D31E595"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w:t>
      </w:r>
      <w:r w:rsidR="002F132F">
        <w:rPr>
          <w:rFonts w:ascii="Arial" w:eastAsiaTheme="minorEastAsia" w:hAnsi="Arial" w:cs="Arial"/>
          <w:lang w:val="en-US"/>
        </w:rPr>
        <w:t xml:space="preserve">the </w:t>
      </w:r>
      <w:r w:rsidRPr="007667CA">
        <w:rPr>
          <w:rFonts w:ascii="Arial" w:eastAsiaTheme="minorEastAsia" w:hAnsi="Arial" w:cs="Arial"/>
          <w:lang w:val="en-US"/>
        </w:rPr>
        <w:t>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 profile we want to explain.</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2FF184C0"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sidRPr="009566FD">
        <w:rPr>
          <w:rFonts w:ascii="Arial" w:hAnsi="Arial" w:cs="Arial"/>
          <w:lang w:val="en-US"/>
        </w:rPr>
        <w:fldChar w:fldCharType="begin"/>
      </w:r>
      <w:r w:rsidR="00046E82" w:rsidRPr="009566FD">
        <w:rPr>
          <w:rFonts w:ascii="Arial" w:hAnsi="Arial" w:cs="Arial"/>
          <w:lang w:val="en-US"/>
        </w:rPr>
        <w:instrText xml:space="preserve"> REF _Ref73301859 \h </w:instrText>
      </w:r>
      <w:r w:rsidR="009566FD">
        <w:rPr>
          <w:rFonts w:ascii="Arial" w:hAnsi="Arial" w:cs="Arial"/>
          <w:lang w:val="en-US"/>
        </w:rPr>
        <w:instrText xml:space="preserve"> \* MERGEFORMAT </w:instrText>
      </w:r>
      <w:r w:rsidR="00046E82" w:rsidRPr="009566FD">
        <w:rPr>
          <w:rFonts w:ascii="Arial" w:hAnsi="Arial" w:cs="Arial"/>
          <w:lang w:val="en-US"/>
        </w:rPr>
      </w:r>
      <w:r w:rsidR="00046E82" w:rsidRPr="009566FD">
        <w:rPr>
          <w:rFonts w:ascii="Arial" w:hAnsi="Arial" w:cs="Arial"/>
          <w:lang w:val="en-US"/>
        </w:rPr>
        <w:fldChar w:fldCharType="separate"/>
      </w:r>
      <w:r w:rsidR="003C689C" w:rsidRPr="003C689C">
        <w:rPr>
          <w:rFonts w:ascii="Arial" w:hAnsi="Arial" w:cs="Arial"/>
          <w:lang w:val="en-US"/>
        </w:rPr>
        <w:t xml:space="preserve">Table </w:t>
      </w:r>
      <w:r w:rsidR="003C689C" w:rsidRPr="003C689C">
        <w:rPr>
          <w:rFonts w:ascii="Arial" w:hAnsi="Arial" w:cs="Arial"/>
          <w:noProof/>
          <w:lang w:val="en-US"/>
        </w:rPr>
        <w:t>1</w:t>
      </w:r>
      <w:r w:rsidR="00046E82" w:rsidRPr="009566FD">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045B6A25"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w:r w:rsidRPr="007667CA">
        <w:rPr>
          <w:rFonts w:ascii="Arial" w:eastAsiaTheme="minorEastAsia" w:hAnsi="Arial" w:cs="Arial"/>
          <w:lang w:val="en-US"/>
        </w:rPr>
        <w:t xml:space="preserve">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The size of</w:t>
      </w:r>
      <w:r w:rsidR="00D71B66">
        <w:rPr>
          <w:rFonts w:ascii="Arial" w:eastAsiaTheme="minorEastAsia" w:hAnsi="Arial" w:cs="Arial"/>
          <w:lang w:val="en-US"/>
        </w:rPr>
        <w:t xml:space="preserve"> this set</w:t>
      </w:r>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sidRPr="009566FD">
        <w:rPr>
          <w:rFonts w:ascii="Arial" w:hAnsi="Arial" w:cs="Arial"/>
          <w:lang w:val="en-US"/>
        </w:rPr>
        <w:fldChar w:fldCharType="begin"/>
      </w:r>
      <w:r w:rsidR="00046E82" w:rsidRPr="009566FD">
        <w:rPr>
          <w:rFonts w:ascii="Arial" w:hAnsi="Arial" w:cs="Arial"/>
          <w:lang w:val="en-US"/>
        </w:rPr>
        <w:instrText xml:space="preserve"> REF _Ref73301859 \h </w:instrText>
      </w:r>
      <w:r w:rsidR="009566FD">
        <w:rPr>
          <w:rFonts w:ascii="Arial" w:hAnsi="Arial" w:cs="Arial"/>
          <w:lang w:val="en-US"/>
        </w:rPr>
        <w:instrText xml:space="preserve"> \* MERGEFORMAT </w:instrText>
      </w:r>
      <w:r w:rsidR="00046E82" w:rsidRPr="009566FD">
        <w:rPr>
          <w:rFonts w:ascii="Arial" w:hAnsi="Arial" w:cs="Arial"/>
          <w:lang w:val="en-US"/>
        </w:rPr>
      </w:r>
      <w:r w:rsidR="00046E82" w:rsidRPr="009566FD">
        <w:rPr>
          <w:rFonts w:ascii="Arial" w:hAnsi="Arial" w:cs="Arial"/>
          <w:lang w:val="en-US"/>
        </w:rPr>
        <w:fldChar w:fldCharType="separate"/>
      </w:r>
      <w:r w:rsidR="003C689C" w:rsidRPr="003C689C">
        <w:rPr>
          <w:rFonts w:ascii="Arial" w:hAnsi="Arial" w:cs="Arial"/>
          <w:lang w:val="en-US"/>
        </w:rPr>
        <w:t xml:space="preserve">Table </w:t>
      </w:r>
      <w:r w:rsidR="003C689C" w:rsidRPr="003C689C">
        <w:rPr>
          <w:rFonts w:ascii="Arial" w:hAnsi="Arial" w:cs="Arial"/>
          <w:noProof/>
          <w:lang w:val="en-US"/>
        </w:rPr>
        <w:t>1</w:t>
      </w:r>
      <w:r w:rsidR="00046E82" w:rsidRPr="009566FD">
        <w:rPr>
          <w:rFonts w:ascii="Arial" w:hAnsi="Arial" w:cs="Arial"/>
          <w:lang w:val="en-US"/>
        </w:rPr>
        <w:fldChar w:fldCharType="end"/>
      </w:r>
      <w:r w:rsidR="00046E82">
        <w:rPr>
          <w:rFonts w:ascii="Arial" w:hAnsi="Arial" w:cs="Arial"/>
          <w:lang w:val="en-US"/>
        </w:rPr>
        <w:t xml:space="preserve">, there are </w:t>
      </w:r>
      <w:r w:rsidR="00D71B66">
        <w:rPr>
          <w:rFonts w:ascii="Arial" w:hAnsi="Arial" w:cs="Arial"/>
          <w:lang w:val="en-US"/>
        </w:rPr>
        <w:t>three</w:t>
      </w:r>
      <w:r w:rsidR="00046E82">
        <w:rPr>
          <w:rFonts w:ascii="Arial" w:hAnsi="Arial" w:cs="Arial"/>
          <w:lang w:val="en-US"/>
        </w:rPr>
        <w:t xml:space="preserv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819"/>
        <w:gridCol w:w="2070"/>
      </w:tblGrid>
      <w:tr w:rsidR="000D0E7F" w:rsidRPr="007667CA" w14:paraId="68F6B918" w14:textId="77777777" w:rsidTr="00D71B66">
        <w:tc>
          <w:tcPr>
            <w:tcW w:w="2127"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819" w:type="dxa"/>
            <w:vAlign w:val="center"/>
          </w:tcPr>
          <w:p w14:paraId="3F524549" w14:textId="37C3CB9E" w:rsidR="000D0E7F" w:rsidRPr="000D0E7F" w:rsidRDefault="00934FB2"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 xml:space="preserve">differences </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070" w:type="dxa"/>
            <w:vAlign w:val="center"/>
          </w:tcPr>
          <w:p w14:paraId="5238D2AB" w14:textId="2EDFE126"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003C689C">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4E13ED44"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r w:rsidR="00A54D9D">
        <w:rPr>
          <w:rFonts w:ascii="Arial" w:eastAsiaTheme="minorEastAsia" w:hAnsi="Arial" w:cs="Arial"/>
          <w:lang w:val="en-US"/>
        </w:rPr>
        <w:t xml:space="preserve"> instance</w:t>
      </w:r>
      <w:r w:rsidRPr="007667CA">
        <w:rPr>
          <w:rFonts w:ascii="Arial" w:eastAsiaTheme="minorEastAsia" w:hAnsi="Arial" w:cs="Arial"/>
          <w:lang w:val="en-US"/>
        </w:rPr>
        <w:t xml:space="preserve">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erences</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w:t>
      </w:r>
      <w:r w:rsidR="008B3085">
        <w:rPr>
          <w:rFonts w:ascii="Arial" w:eastAsiaTheme="minorEastAsia" w:hAnsi="Arial" w:cs="Arial"/>
          <w:lang w:val="en-US"/>
        </w:rPr>
        <w:t>the elements’</w:t>
      </w:r>
      <w:r w:rsidR="00584949" w:rsidRPr="007667CA">
        <w:rPr>
          <w:rFonts w:ascii="Arial" w:eastAsiaTheme="minorEastAsia" w:hAnsi="Arial" w:cs="Arial"/>
          <w:lang w:val="en-US"/>
        </w:rPr>
        <w:t xml:space="preserve"> magnitude</w:t>
      </w:r>
      <w:r w:rsidR="008B3085">
        <w:rPr>
          <w:rFonts w:ascii="Arial" w:eastAsiaTheme="minorEastAsia" w:hAnsi="Arial" w:cs="Arial"/>
          <w:lang w:val="en-US"/>
        </w:rPr>
        <w:t>s</w:t>
      </w:r>
      <w:r w:rsidR="00584949" w:rsidRPr="007667CA">
        <w:rPr>
          <w:rFonts w:ascii="Arial" w:eastAsiaTheme="minorEastAsia" w:hAnsi="Arial" w:cs="Arial"/>
          <w:lang w:val="en-US"/>
        </w:rPr>
        <w:t xml:space="preserv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w:t>
      </w:r>
      <w:r w:rsidR="00D55716">
        <w:rPr>
          <w:rFonts w:ascii="Arial" w:eastAsiaTheme="minorEastAsia" w:hAnsi="Arial" w:cs="Arial"/>
          <w:lang w:val="en-US"/>
        </w:rPr>
        <w:t xml:space="preserve">instance </w:t>
      </w:r>
      <w:r w:rsidR="002E7698" w:rsidRPr="007667CA">
        <w:rPr>
          <w:rFonts w:ascii="Arial" w:eastAsiaTheme="minorEastAsia" w:hAnsi="Arial" w:cs="Arial"/>
          <w:lang w:val="en-US"/>
        </w:rPr>
        <w:t xml:space="preserve">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sidRPr="00E0497F">
        <w:rPr>
          <w:rFonts w:ascii="Arial" w:hAnsi="Arial" w:cs="Arial"/>
          <w:lang w:val="en-US"/>
        </w:rPr>
        <w:fldChar w:fldCharType="begin"/>
      </w:r>
      <w:r w:rsidR="006439C9" w:rsidRPr="00E0497F">
        <w:rPr>
          <w:rFonts w:ascii="Arial" w:hAnsi="Arial" w:cs="Arial"/>
          <w:lang w:val="en-US"/>
        </w:rPr>
        <w:instrText xml:space="preserve"> REF _Ref73301859 \h </w:instrText>
      </w:r>
      <w:r w:rsidR="00E0497F">
        <w:rPr>
          <w:rFonts w:ascii="Arial" w:hAnsi="Arial" w:cs="Arial"/>
          <w:lang w:val="en-US"/>
        </w:rPr>
        <w:instrText xml:space="preserve"> \* MERGEFORMAT </w:instrText>
      </w:r>
      <w:r w:rsidR="006439C9" w:rsidRPr="00E0497F">
        <w:rPr>
          <w:rFonts w:ascii="Arial" w:hAnsi="Arial" w:cs="Arial"/>
          <w:lang w:val="en-US"/>
        </w:rPr>
      </w:r>
      <w:r w:rsidR="006439C9" w:rsidRPr="00E0497F">
        <w:rPr>
          <w:rFonts w:ascii="Arial" w:hAnsi="Arial" w:cs="Arial"/>
          <w:lang w:val="en-US"/>
        </w:rPr>
        <w:fldChar w:fldCharType="separate"/>
      </w:r>
      <w:r w:rsidR="003C689C" w:rsidRPr="003C689C">
        <w:rPr>
          <w:rFonts w:ascii="Arial" w:hAnsi="Arial" w:cs="Arial"/>
          <w:lang w:val="en-US"/>
        </w:rPr>
        <w:t xml:space="preserve">Table </w:t>
      </w:r>
      <w:r w:rsidR="003C689C" w:rsidRPr="003C689C">
        <w:rPr>
          <w:rFonts w:ascii="Arial" w:hAnsi="Arial" w:cs="Arial"/>
          <w:noProof/>
          <w:lang w:val="en-US"/>
        </w:rPr>
        <w:t>1</w:t>
      </w:r>
      <w:r w:rsidR="006439C9" w:rsidRPr="00E0497F">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6237"/>
        <w:gridCol w:w="1219"/>
      </w:tblGrid>
      <w:tr w:rsidR="000D0E7F" w:rsidRPr="007667CA" w14:paraId="4138C4A1" w14:textId="77777777" w:rsidTr="00D71B66">
        <w:tc>
          <w:tcPr>
            <w:tcW w:w="156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6237" w:type="dxa"/>
            <w:vAlign w:val="center"/>
          </w:tcPr>
          <w:p w14:paraId="3A962741" w14:textId="75A7DEAD"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 xml:space="preserve">differences </m:t>
                    </m:r>
                  </m:e>
                </m:d>
                <m:r>
                  <w:rPr>
                    <w:rFonts w:ascii="Cambria Math" w:eastAsiaTheme="minorEastAsia" w:hAnsi="Cambria Math" w:cs="Arial"/>
                    <w:lang w:val="en-US"/>
                  </w:rPr>
                  <m:t xml:space="preserve"> </m:t>
                </m:r>
              </m:oMath>
            </m:oMathPara>
          </w:p>
        </w:tc>
        <w:tc>
          <w:tcPr>
            <w:tcW w:w="1219" w:type="dxa"/>
          </w:tcPr>
          <w:p w14:paraId="2D6CC7C6" w14:textId="6F8A1C0F"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003C689C">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773C5417"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lastRenderedPageBreak/>
        <w:t>input</w:t>
      </w:r>
      <w:r w:rsidRPr="007667CA">
        <w:rPr>
          <w:rFonts w:ascii="Arial" w:eastAsiaTheme="minorEastAsia" w:hAnsi="Arial" w:cs="Arial"/>
          <w:lang w:val="en-US"/>
        </w:rPr>
        <w:t xml:space="preserve"> to the counterfactual,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sidRPr="009566FD">
        <w:rPr>
          <w:rFonts w:ascii="Arial" w:hAnsi="Arial" w:cs="Arial"/>
          <w:lang w:val="en-US"/>
        </w:rPr>
        <w:fldChar w:fldCharType="begin"/>
      </w:r>
      <w:r w:rsidR="00923C15" w:rsidRPr="009566FD">
        <w:rPr>
          <w:rFonts w:ascii="Arial" w:hAnsi="Arial" w:cs="Arial"/>
          <w:lang w:val="en-US"/>
        </w:rPr>
        <w:instrText xml:space="preserve"> REF _Ref73301859 \h </w:instrText>
      </w:r>
      <w:r w:rsidR="009566FD">
        <w:rPr>
          <w:rFonts w:ascii="Arial" w:hAnsi="Arial" w:cs="Arial"/>
          <w:lang w:val="en-US"/>
        </w:rPr>
        <w:instrText xml:space="preserve"> \* MERGEFORMAT </w:instrText>
      </w:r>
      <w:r w:rsidR="00923C15" w:rsidRPr="009566FD">
        <w:rPr>
          <w:rFonts w:ascii="Arial" w:hAnsi="Arial" w:cs="Arial"/>
          <w:lang w:val="en-US"/>
        </w:rPr>
      </w:r>
      <w:r w:rsidR="00923C15" w:rsidRPr="009566FD">
        <w:rPr>
          <w:rFonts w:ascii="Arial" w:hAnsi="Arial" w:cs="Arial"/>
          <w:lang w:val="en-US"/>
        </w:rPr>
        <w:fldChar w:fldCharType="separate"/>
      </w:r>
      <w:r w:rsidR="003C689C" w:rsidRPr="003C689C">
        <w:rPr>
          <w:rFonts w:ascii="Arial" w:hAnsi="Arial" w:cs="Arial"/>
          <w:lang w:val="en-US"/>
        </w:rPr>
        <w:t xml:space="preserve">Table </w:t>
      </w:r>
      <w:r w:rsidR="003C689C" w:rsidRPr="003C689C">
        <w:rPr>
          <w:rFonts w:ascii="Arial" w:hAnsi="Arial" w:cs="Arial"/>
          <w:noProof/>
          <w:lang w:val="en-US"/>
        </w:rPr>
        <w:t>1</w:t>
      </w:r>
      <w:r w:rsidR="00923C15" w:rsidRPr="009566FD">
        <w:rPr>
          <w:rFonts w:ascii="Arial" w:hAnsi="Arial" w:cs="Arial"/>
          <w:lang w:val="en-US"/>
        </w:rPr>
        <w:fldChar w:fldCharType="end"/>
      </w:r>
      <w:r w:rsidR="00B2108E">
        <w:rPr>
          <w:rFonts w:ascii="Arial" w:hAnsi="Arial" w:cs="Arial"/>
          <w:lang w:val="en-US"/>
        </w:rPr>
        <w:t xml:space="preserve">; </w:t>
      </w:r>
      <w:r w:rsidR="008B3085">
        <w:rPr>
          <w:rFonts w:ascii="Arial" w:hAnsi="Arial" w:cs="Arial"/>
          <w:lang w:val="en-US"/>
        </w:rPr>
        <w:t xml:space="preserve">the change in </w:t>
      </w:r>
      <w:r w:rsidR="00B2108E">
        <w:rPr>
          <w:rFonts w:ascii="Arial" w:hAnsi="Arial" w:cs="Arial"/>
          <w:lang w:val="en-US"/>
        </w:rPr>
        <w:t>Feature 2</w:t>
      </w:r>
      <w:r w:rsidR="008B3085">
        <w:rPr>
          <w:rFonts w:ascii="Arial" w:hAnsi="Arial" w:cs="Arial"/>
          <w:lang w:val="en-US"/>
        </w:rPr>
        <w:t xml:space="preserve"> is</w:t>
      </w:r>
      <w:r w:rsidR="00B2108E">
        <w:rPr>
          <w:rFonts w:ascii="Arial" w:hAnsi="Arial" w:cs="Arial"/>
          <w:lang w:val="en-US"/>
        </w:rPr>
        <w:t xml:space="preserve"> </w:t>
      </w:r>
      <m:oMath>
        <m:r>
          <m:rPr>
            <m:sty m:val="p"/>
          </m:rPr>
          <w:rPr>
            <w:rFonts w:ascii="Cambria Math" w:hAnsi="Cambria Math" w:cs="Arial"/>
            <w:lang w:val="en-US"/>
          </w:rPr>
          <m:t>misaligned</m:t>
        </m:r>
      </m:oMath>
      <w:r w:rsidR="00B2108E">
        <w:rPr>
          <w:rFonts w:ascii="Arial" w:hAnsi="Arial" w:cs="Arial"/>
          <w:lang w:val="en-US"/>
        </w:rPr>
        <w:t xml:space="preserve">. </w:t>
      </w:r>
      <w:r w:rsidR="004D1D6E">
        <w:rPr>
          <w:rFonts w:ascii="Arial" w:eastAsiaTheme="minorEastAsia" w:hAnsi="Arial" w:cs="Arial"/>
          <w:lang w:val="en-US"/>
        </w:rPr>
        <w:t xml:space="preserve">We also include very small SHAP changes such as </w:t>
      </w:r>
      <w:r w:rsidR="008B3085">
        <w:rPr>
          <w:rFonts w:ascii="Arial" w:eastAsiaTheme="minorEastAsia" w:hAnsi="Arial" w:cs="Arial"/>
          <w:lang w:val="en-US"/>
        </w:rPr>
        <w:t xml:space="preserve">for </w:t>
      </w:r>
      <w:r w:rsidR="004D1D6E">
        <w:rPr>
          <w:rFonts w:ascii="Arial" w:eastAsiaTheme="minorEastAsia" w:hAnsi="Arial" w:cs="Arial"/>
          <w:lang w:val="en-US"/>
        </w:rPr>
        <w:t xml:space="preserve">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A0066C">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6746EF0E"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003C689C">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A0066C">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3F9B4222"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003C689C">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F9017A">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A0066C">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7C54112A"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003C689C">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A0066C">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A0066C">
            <w:pPr>
              <w:pStyle w:val="Geenafstand"/>
              <w:spacing w:line="276" w:lineRule="auto"/>
              <w:rPr>
                <w:rFonts w:cs="Arial"/>
                <w:b w:val="0"/>
                <w:lang w:val="en-US"/>
              </w:rPr>
            </w:pPr>
          </w:p>
        </w:tc>
        <w:tc>
          <w:tcPr>
            <w:tcW w:w="1418" w:type="dxa"/>
          </w:tcPr>
          <w:p w14:paraId="367EAF75" w14:textId="77777777" w:rsidR="003A09F1" w:rsidRPr="007667CA" w:rsidRDefault="003A09F1" w:rsidP="00A0066C">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A0066C">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A0066C">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A0066C">
        <w:tc>
          <w:tcPr>
            <w:tcW w:w="4673" w:type="dxa"/>
          </w:tcPr>
          <w:p w14:paraId="2E09AEDB" w14:textId="77777777" w:rsidR="003A09F1" w:rsidRPr="007667CA" w:rsidRDefault="003A09F1" w:rsidP="00A0066C">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A0066C">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A0066C">
            <w:pPr>
              <w:pStyle w:val="Geenafstand"/>
              <w:spacing w:line="276" w:lineRule="auto"/>
              <w:rPr>
                <w:rFonts w:cs="Arial"/>
                <w:lang w:val="en-US"/>
              </w:rPr>
            </w:pPr>
            <w:r w:rsidRPr="007667CA">
              <w:rPr>
                <w:rFonts w:cs="Arial"/>
                <w:lang w:val="en-US"/>
              </w:rPr>
              <w:t>0</w:t>
            </w:r>
          </w:p>
        </w:tc>
      </w:tr>
      <w:tr w:rsidR="003A09F1" w:rsidRPr="007667CA" w14:paraId="19572BF1" w14:textId="77777777" w:rsidTr="00A0066C">
        <w:tc>
          <w:tcPr>
            <w:tcW w:w="4673" w:type="dxa"/>
          </w:tcPr>
          <w:p w14:paraId="1464EE62" w14:textId="77777777" w:rsidR="003A09F1" w:rsidRPr="007667CA" w:rsidRDefault="003A09F1" w:rsidP="00A0066C">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A0066C">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A0066C">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02453530" w14:textId="77777777" w:rsidTr="00A0066C">
        <w:tc>
          <w:tcPr>
            <w:tcW w:w="4673" w:type="dxa"/>
          </w:tcPr>
          <w:p w14:paraId="403D88C1" w14:textId="77777777" w:rsidR="003A09F1" w:rsidRPr="007667CA" w:rsidRDefault="003A09F1" w:rsidP="00A0066C">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A0066C">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A0066C">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A0066C">
            <w:pPr>
              <w:pStyle w:val="Geenafstand"/>
              <w:spacing w:line="276" w:lineRule="auto"/>
              <w:rPr>
                <w:rFonts w:cs="Arial"/>
                <w:lang w:val="en-US"/>
              </w:rPr>
            </w:pPr>
            <w:r w:rsidRPr="007667CA">
              <w:rPr>
                <w:rFonts w:cs="Arial"/>
                <w:lang w:val="en-US"/>
              </w:rPr>
              <w:t>-0.001</w:t>
            </w:r>
          </w:p>
        </w:tc>
      </w:tr>
      <w:tr w:rsidR="003A09F1" w:rsidRPr="007667CA" w14:paraId="6C1276A8" w14:textId="77777777" w:rsidTr="00A0066C">
        <w:tc>
          <w:tcPr>
            <w:tcW w:w="4673" w:type="dxa"/>
          </w:tcPr>
          <w:p w14:paraId="34161A1C" w14:textId="77777777" w:rsidR="003A09F1" w:rsidRPr="007667CA" w:rsidRDefault="003A09F1" w:rsidP="00A0066C">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A0066C">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A0066C">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A0066C">
            <w:pPr>
              <w:pStyle w:val="Geenafstand"/>
              <w:spacing w:line="276" w:lineRule="auto"/>
              <w:rPr>
                <w:rFonts w:cs="Arial"/>
                <w:lang w:val="en-US"/>
              </w:rPr>
            </w:pPr>
            <w:r w:rsidRPr="007667CA">
              <w:rPr>
                <w:rFonts w:cs="Arial"/>
                <w:lang w:val="en-US"/>
              </w:rPr>
              <w:t>Yes</w:t>
            </w:r>
          </w:p>
        </w:tc>
      </w:tr>
    </w:tbl>
    <w:p w14:paraId="1B5F077D" w14:textId="6DCAD99E" w:rsidR="003A09F1" w:rsidRPr="003450C4" w:rsidRDefault="003A09F1" w:rsidP="005B0CCA">
      <w:pPr>
        <w:pStyle w:val="Bijschriftv1"/>
        <w:ind w:firstLine="0"/>
        <w:rPr>
          <w:lang w:val="en-US"/>
        </w:rPr>
      </w:pPr>
      <w:bookmarkStart w:id="15"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sidR="003C689C">
        <w:rPr>
          <w:noProof/>
          <w:lang w:val="en-US"/>
        </w:rPr>
        <w:t>1</w:t>
      </w:r>
      <w:r>
        <w:rPr>
          <w:i/>
          <w:lang w:val="en-US"/>
        </w:rPr>
        <w:fldChar w:fldCharType="end"/>
      </w:r>
      <w:bookmarkEnd w:id="15"/>
      <w:r w:rsidRPr="007667CA">
        <w:rPr>
          <w:lang w:val="en-US"/>
        </w:rPr>
        <w:t>: Example of how a counterfactual is filtered</w:t>
      </w:r>
      <w:r>
        <w:rPr>
          <w:lang w:val="en-US"/>
        </w:rPr>
        <w:t>.</w:t>
      </w:r>
      <w:r w:rsidRPr="007667CA">
        <w:rPr>
          <w:lang w:val="en-US"/>
        </w:rPr>
        <w:t xml:space="preserve"> The input instance has a prediction of 4, and the counterfactual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w:t>
      </w:r>
      <w:r w:rsidR="00A54D9D">
        <w:rPr>
          <w:lang w:val="en-US"/>
        </w:rPr>
        <w:t xml:space="preserve"> </w:t>
      </w:r>
      <w:r w:rsidRPr="007667CA">
        <w:rPr>
          <w:lang w:val="en-US"/>
        </w:rPr>
        <w:t xml:space="preserve">and </w:t>
      </w:r>
      <w:r w:rsidR="00A54D9D">
        <w:rPr>
          <w:lang w:val="en-US"/>
        </w:rPr>
        <w:t xml:space="preserve">the </w:t>
      </w:r>
      <w:r w:rsidRPr="007667CA">
        <w:rPr>
          <w:lang w:val="en-US"/>
        </w:rPr>
        <w:t>counterfactual.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w:t>
      </w:r>
      <w:r w:rsidR="008B3085">
        <w:rPr>
          <w:lang w:val="en-US"/>
        </w:rPr>
        <w:t xml:space="preserve">last two </w:t>
      </w:r>
      <w:r w:rsidRPr="007667CA">
        <w:rPr>
          <w:lang w:val="en-US"/>
        </w:rPr>
        <w:t xml:space="preserve">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 xml:space="preserve">for </w:t>
      </w:r>
      <w:r w:rsidR="00CA706A" w:rsidRPr="007667CA">
        <w:rPr>
          <w:rFonts w:ascii="Arial" w:hAnsi="Arial" w:cs="Arial"/>
          <w:lang w:val="en-US"/>
        </w:rPr>
        <w:lastRenderedPageBreak/>
        <w:t>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73C0A33C"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 xml:space="preserve">In this case, we do not have to consider the direction of the change in prediction, we only determine if the change in feature value corresponds to more positive SHAP values for the counterfactual class. If that is the case, the counterfactual feature value is kept, otherwise the input value </w:t>
      </w:r>
      <w:r w:rsidR="008B3085">
        <w:rPr>
          <w:rFonts w:ascii="Arial" w:hAnsi="Arial" w:cs="Arial"/>
          <w:lang w:val="en-US"/>
        </w:rPr>
        <w:t>could remain.</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16" w:name="_Ref72859034"/>
      <w:r w:rsidRPr="007667CA">
        <w:t>Realism score</w:t>
      </w:r>
      <w:bookmarkEnd w:id="16"/>
    </w:p>
    <w:p w14:paraId="4609CC01" w14:textId="7FE39DB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159541CB"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we return to step a</w:t>
      </w:r>
      <w:r w:rsidR="008B3085">
        <w:rPr>
          <w:rFonts w:ascii="Arial" w:eastAsiaTheme="minorEastAsia" w:hAnsi="Arial" w:cs="Arial"/>
          <w:iCs/>
          <w:lang w:val="en-US"/>
        </w:rPr>
        <w:t>.</w:t>
      </w:r>
      <w:r w:rsidR="00543299" w:rsidRPr="007667CA">
        <w:rPr>
          <w:rFonts w:ascii="Arial" w:eastAsiaTheme="minorEastAsia" w:hAnsi="Arial" w:cs="Arial"/>
          <w:iCs/>
          <w:lang w:val="en-US"/>
        </w:rPr>
        <w:t xml:space="preserve"> and pick </w:t>
      </w:r>
      <w:r w:rsidR="008B3085">
        <w:rPr>
          <w:rFonts w:ascii="Arial" w:eastAsiaTheme="minorEastAsia" w:hAnsi="Arial" w:cs="Arial"/>
          <w:iCs/>
          <w:lang w:val="en-US"/>
        </w:rPr>
        <w:t xml:space="preserve">the </w:t>
      </w:r>
      <w:r w:rsidR="00543299" w:rsidRPr="007667CA">
        <w:rPr>
          <w:rFonts w:ascii="Arial" w:eastAsiaTheme="minorEastAsia" w:hAnsi="Arial" w:cs="Arial"/>
          <w:iCs/>
          <w:lang w:val="en-US"/>
        </w:rPr>
        <w:t xml:space="preserve">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75C8397A"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3C689C" w:rsidRPr="003C689C">
        <w:rPr>
          <w:rFonts w:ascii="Arial" w:hAnsi="Arial" w:cs="Arial"/>
          <w:lang w:val="en-US"/>
        </w:rPr>
        <w:t xml:space="preserve">Figure </w:t>
      </w:r>
      <w:r w:rsidR="003C689C" w:rsidRPr="003C689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w:t>
      </w:r>
      <w:r w:rsidR="00543299" w:rsidRPr="007667CA">
        <w:rPr>
          <w:rFonts w:ascii="Arial" w:hAnsi="Arial" w:cs="Arial"/>
          <w:iCs/>
          <w:lang w:val="en-US"/>
        </w:rPr>
        <w:lastRenderedPageBreak/>
        <w:t xml:space="preserve">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en-US"/>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3DB686FA" w:rsidR="00543299" w:rsidRPr="00E2768C" w:rsidRDefault="00E13861" w:rsidP="005B0CCA">
      <w:pPr>
        <w:pStyle w:val="Bijschriftv1"/>
        <w:ind w:firstLine="0"/>
        <w:rPr>
          <w:lang w:val="en-US"/>
        </w:rPr>
      </w:pPr>
      <w:bookmarkStart w:id="17"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3C689C">
        <w:rPr>
          <w:noProof/>
          <w:lang w:val="en-US"/>
        </w:rPr>
        <w:t>1</w:t>
      </w:r>
      <w:r w:rsidRPr="007667CA">
        <w:rPr>
          <w:lang w:val="en-US"/>
        </w:rPr>
        <w:fldChar w:fldCharType="end"/>
      </w:r>
      <w:bookmarkEnd w:id="17"/>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feature combination that do</w:t>
      </w:r>
      <w:r w:rsidR="001D3A47" w:rsidRPr="007667CA">
        <w:rPr>
          <w:lang w:val="en-US"/>
        </w:rPr>
        <w:t>es</w:t>
      </w:r>
      <w:r w:rsidRPr="007667CA">
        <w:rPr>
          <w:lang w:val="en-US"/>
        </w:rPr>
        <w:t xml:space="preserve"> not occur in the training data.</w:t>
      </w:r>
    </w:p>
    <w:p w14:paraId="406956A0" w14:textId="161AED8B" w:rsidR="00E2768C" w:rsidRPr="007E2EB1" w:rsidRDefault="00E2768C" w:rsidP="007E2EB1">
      <w:pPr>
        <w:pStyle w:val="Geenafstand"/>
        <w:spacing w:line="360" w:lineRule="auto"/>
        <w:rPr>
          <w:lang w:val="en-US"/>
        </w:rPr>
      </w:pPr>
    </w:p>
    <w:p w14:paraId="5908A5C4" w14:textId="1A9759C5" w:rsidR="00242146" w:rsidRDefault="00242146" w:rsidP="00242146">
      <w:pPr>
        <w:pStyle w:val="Kop2"/>
      </w:pPr>
      <w:r>
        <w:t xml:space="preserve">Set-up </w:t>
      </w:r>
      <w:r w:rsidR="0039531F">
        <w:t>q</w:t>
      </w:r>
      <w:r w:rsidRPr="007667CA">
        <w:t>uantitative</w:t>
      </w:r>
      <w:r>
        <w:t xml:space="preserve"> evaluation ReCo</w:t>
      </w:r>
    </w:p>
    <w:p w14:paraId="726351B7" w14:textId="68CDF152"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3C689C">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three remaining metrics of sparsity, proximity and realism. Sparsity and proximity seem to be a standard for evaluation of 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3C689C">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2B070C05"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00B27290">
        <w:rPr>
          <w:rFonts w:ascii="Arial" w:eastAsiaTheme="minorEastAsia" w:hAnsi="Arial" w:cs="Arial"/>
          <w:lang w:val="en-US"/>
        </w:rPr>
        <w:t xml:space="preserve"> </w:t>
      </w:r>
      <w:r w:rsidRPr="007667CA">
        <w:rPr>
          <w:rFonts w:ascii="Arial" w:hAnsi="Arial" w:cs="Arial"/>
          <w:lang w:val="en-US"/>
        </w:rPr>
        <w:t>distance (</w:t>
      </w:r>
      <w:r w:rsidR="00BE7D30">
        <w:rPr>
          <w:rFonts w:ascii="Arial" w:hAnsi="Arial" w:cs="Arial"/>
          <w:lang w:val="en-US"/>
        </w:rPr>
        <w:t>Equation 1</w:t>
      </w:r>
      <w:r w:rsidRPr="007667CA">
        <w:rPr>
          <w:rFonts w:ascii="Arial" w:hAnsi="Arial" w:cs="Arial"/>
          <w:lang w:val="en-US"/>
        </w:rPr>
        <w:t>).</w:t>
      </w:r>
    </w:p>
    <w:p w14:paraId="06A68E5D" w14:textId="1D2AED99"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distance (Equation</w:t>
      </w:r>
      <w:r w:rsidR="00BE7D30">
        <w:rPr>
          <w:rFonts w:ascii="Arial" w:hAnsi="Arial" w:cs="Arial"/>
          <w:lang w:val="en-US"/>
        </w:rPr>
        <w:t xml:space="preserve"> 2</w:t>
      </w:r>
      <w:r w:rsidRPr="007667CA">
        <w:rPr>
          <w:rFonts w:ascii="Arial" w:hAnsi="Arial" w:cs="Arial"/>
          <w:lang w:val="en-US"/>
        </w:rPr>
        <w:t>).</w:t>
      </w:r>
    </w:p>
    <w:p w14:paraId="3EB04912" w14:textId="785B2CA3"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hAnsi="Arial" w:cs="Arial"/>
          <w:lang w:val="en-US"/>
        </w:rPr>
        <w:t xml:space="preserve"> </w:t>
      </w:r>
      <w:r w:rsidRPr="007667CA">
        <w:rPr>
          <w:rFonts w:ascii="Arial" w:hAnsi="Arial" w:cs="Arial"/>
          <w:lang w:val="en-US"/>
        </w:rPr>
        <w:t>distance (Equation</w:t>
      </w:r>
      <w:r w:rsidR="00BE7D30">
        <w:rPr>
          <w:rFonts w:ascii="Arial" w:hAnsi="Arial" w:cs="Arial"/>
          <w:lang w:val="en-US"/>
        </w:rPr>
        <w:t xml:space="preserve"> 2</w:t>
      </w:r>
      <w:r w:rsidRPr="007667CA">
        <w:rPr>
          <w:rFonts w:ascii="Arial" w:hAnsi="Arial" w:cs="Arial"/>
          <w:lang w:val="en-US"/>
        </w:rPr>
        <w:t>).</w:t>
      </w:r>
    </w:p>
    <w:p w14:paraId="0BF015BA" w14:textId="52E9B8B8"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w:t>
      </w:r>
      <w:r w:rsidR="00B27290">
        <w:rPr>
          <w:rFonts w:ascii="Arial" w:hAnsi="Arial" w:cs="Arial"/>
          <w:lang w:val="en-US"/>
        </w:rPr>
        <w:t>score</w:t>
      </w:r>
      <w:r w:rsidRPr="007667CA">
        <w:rPr>
          <w:rFonts w:ascii="Arial" w:hAnsi="Arial" w:cs="Arial"/>
          <w:lang w:val="en-US"/>
        </w:rPr>
        <w:t xml:space="preserve">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003C689C">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07C3ACF3"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hese metrics are used </w:t>
      </w:r>
      <w:r w:rsidR="00B27290">
        <w:rPr>
          <w:rFonts w:ascii="Arial" w:hAnsi="Arial" w:cs="Arial"/>
          <w:lang w:val="en-US"/>
        </w:rPr>
        <w:t>to compare ReCo against</w:t>
      </w:r>
      <w:r w:rsidRPr="007667CA">
        <w:rPr>
          <w:rFonts w:ascii="Arial" w:hAnsi="Arial" w:cs="Arial"/>
          <w:lang w:val="en-US"/>
        </w:rPr>
        <w:t xml:space="preserve"> </w:t>
      </w:r>
      <w:r w:rsidR="00F3508B">
        <w:rPr>
          <w:rFonts w:ascii="Arial" w:hAnsi="Arial" w:cs="Arial"/>
          <w:lang w:val="en-US"/>
        </w:rPr>
        <w:t xml:space="preserve">three </w:t>
      </w:r>
      <w:r w:rsidRPr="007667CA">
        <w:rPr>
          <w:rFonts w:ascii="Arial" w:hAnsi="Arial" w:cs="Arial"/>
          <w:lang w:val="en-US"/>
        </w:rPr>
        <w:t>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As constraints, we have chosen methods that are model-agnostic, suitable for regression, and </w:t>
      </w:r>
      <w:r w:rsidRPr="007667CA">
        <w:rPr>
          <w:rFonts w:ascii="Arial" w:hAnsi="Arial" w:cs="Arial"/>
          <w:lang w:val="en-US"/>
        </w:rPr>
        <w:lastRenderedPageBreak/>
        <w:t>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B27290">
        <w:rPr>
          <w:rFonts w:ascii="Arial" w:eastAsiaTheme="minorEastAsia" w:hAnsi="Arial" w:cs="Arial"/>
          <w:lang w:val="en-US"/>
        </w:rPr>
        <w:t xml:space="preserve"> </w:t>
      </w:r>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w:t>
      </w:r>
      <w:r w:rsidR="0018740A">
        <w:rPr>
          <w:rFonts w:ascii="Arial" w:hAnsi="Arial" w:cs="Arial"/>
          <w:lang w:val="en-US"/>
        </w:rPr>
        <w:t>sampled</w:t>
      </w:r>
      <w:r w:rsidRPr="007667CA">
        <w:rPr>
          <w:rFonts w:ascii="Arial" w:hAnsi="Arial" w:cs="Arial"/>
          <w:lang w:val="en-US"/>
        </w:rPr>
        <w:t xml:space="preserve">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The algorithm automatically takes the minimum and maximum values of each feature into account. Last</w:t>
      </w:r>
      <w:r w:rsidR="0018740A">
        <w:rPr>
          <w:rFonts w:ascii="Arial" w:hAnsi="Arial" w:cs="Arial"/>
          <w:lang w:val="en-US"/>
        </w:rPr>
        <w:t>ly</w:t>
      </w:r>
      <w:r w:rsidR="007A4A26">
        <w:rPr>
          <w:rFonts w:ascii="Arial" w:hAnsi="Arial" w:cs="Arial"/>
          <w:lang w:val="en-US"/>
        </w:rPr>
        <w:t xml:space="preserve">,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w:t>
      </w:r>
      <w:r w:rsidR="00053C18">
        <w:rPr>
          <w:rFonts w:ascii="Arial" w:hAnsi="Arial" w:cs="Arial"/>
          <w:lang w:val="en-US"/>
        </w:rPr>
        <w:t xml:space="preserve">to </w:t>
      </w:r>
      <w:r w:rsidRPr="007667CA">
        <w:rPr>
          <w:rFonts w:ascii="Arial" w:hAnsi="Arial" w:cs="Arial"/>
          <w:lang w:val="en-US"/>
        </w:rPr>
        <w:t xml:space="preserve">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3D0957DB"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w:t>
      </w:r>
    </w:p>
    <w:p w14:paraId="34A4CC3F" w14:textId="77777777" w:rsidR="00242146" w:rsidRPr="00242146" w:rsidRDefault="00242146" w:rsidP="00242146">
      <w:pPr>
        <w:rPr>
          <w:lang w:val="en-US"/>
        </w:rPr>
      </w:pPr>
    </w:p>
    <w:p w14:paraId="784B2E61" w14:textId="6ECDBA2E" w:rsidR="00B94B53" w:rsidRPr="007667CA" w:rsidRDefault="0039531F" w:rsidP="007667CA">
      <w:pPr>
        <w:pStyle w:val="Kop2"/>
      </w:pPr>
      <w:r>
        <w:t>Set-up v</w:t>
      </w:r>
      <w:r w:rsidR="00B94B53" w:rsidRPr="007667CA">
        <w:t>isualization</w:t>
      </w:r>
    </w:p>
    <w:p w14:paraId="7F60004F" w14:textId="4C1D1282"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242146">
        <w:rPr>
          <w:rFonts w:ascii="Arial" w:hAnsi="Arial" w:cs="Arial"/>
          <w:iCs/>
          <w:lang w:val="en-US"/>
        </w:rPr>
        <w:t xml:space="preserve"> </w:t>
      </w:r>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1C0C8AED"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A01A2">
        <w:rPr>
          <w:rFonts w:ascii="Arial" w:hAnsi="Arial" w:cs="Arial"/>
          <w:lang w:val="en-US"/>
        </w:rPr>
        <w:t xml:space="preserve">Supplementary Figures 3 and 4, </w:t>
      </w:r>
      <w:r w:rsidR="00DA010A">
        <w:rPr>
          <w:rFonts w:ascii="Arial" w:hAnsi="Arial" w:cs="Arial"/>
          <w:iCs/>
          <w:lang w:val="en-US"/>
        </w:rPr>
        <w:t>many features have a skewed distribution and contain outliers. For the visualization, that would make some values difficult to distinguish</w:t>
      </w:r>
      <w:r w:rsidR="006A18BC">
        <w:rPr>
          <w:rFonts w:ascii="Arial" w:hAnsi="Arial" w:cs="Arial"/>
          <w:iCs/>
          <w:lang w:val="en-US"/>
        </w:rPr>
        <w:t xml:space="preserve"> since the scale is warped by outliers</w:t>
      </w:r>
      <w:r w:rsidR="00DA010A">
        <w:rPr>
          <w:rFonts w:ascii="Arial" w:hAnsi="Arial" w:cs="Arial"/>
          <w:iCs/>
          <w:lang w:val="en-US"/>
        </w:rPr>
        <w:t xml:space="preserve">. </w:t>
      </w:r>
      <w:r w:rsidR="00224C8A">
        <w:rPr>
          <w:rFonts w:ascii="Arial" w:hAnsi="Arial" w:cs="Arial"/>
          <w:iCs/>
          <w:lang w:val="en-US"/>
        </w:rPr>
        <w:t xml:space="preserve">The quantile transform </w:t>
      </w:r>
      <w:r w:rsidR="00224C8A">
        <w:rPr>
          <w:rFonts w:ascii="Arial" w:hAnsi="Arial" w:cs="Arial"/>
          <w:iCs/>
          <w:lang w:val="en-US"/>
        </w:rPr>
        <w:lastRenderedPageBreak/>
        <w:t xml:space="preserve">smooths the relationship between the observations, making the variation between the </w:t>
      </w:r>
      <w:r w:rsidR="00E06F39">
        <w:rPr>
          <w:rFonts w:ascii="Arial" w:hAnsi="Arial" w:cs="Arial"/>
          <w:iCs/>
          <w:lang w:val="en-US"/>
        </w:rPr>
        <w:t>more common</w:t>
      </w:r>
      <w:r w:rsidR="00224C8A">
        <w:rPr>
          <w:rFonts w:ascii="Arial" w:hAnsi="Arial" w:cs="Arial"/>
          <w:iCs/>
          <w:lang w:val="en-US"/>
        </w:rPr>
        <w:t xml:space="preserve"> values more evident.</w:t>
      </w:r>
      <w:r w:rsidR="00F43837">
        <w:rPr>
          <w:rFonts w:ascii="Arial" w:hAnsi="Arial" w:cs="Arial"/>
          <w:iCs/>
          <w:lang w:val="en-US"/>
        </w:rPr>
        <w:t xml:space="preserve"> </w:t>
      </w:r>
    </w:p>
    <w:p w14:paraId="574BB9A3" w14:textId="0A86ACD4"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r>
        <w:t>Set-up u</w:t>
      </w:r>
      <w:r w:rsidR="00E320DC">
        <w:t>ser study</w:t>
      </w:r>
    </w:p>
    <w:p w14:paraId="6AF4635B" w14:textId="73586113" w:rsidR="0089342E" w:rsidRDefault="00E320DC" w:rsidP="00EF4F12">
      <w:pPr>
        <w:pStyle w:val="Geenafstand"/>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 DNA</w:t>
      </w:r>
      <w:r w:rsidR="00330750">
        <w:rPr>
          <w:rFonts w:ascii="Arial" w:hAnsi="Arial" w:cs="Arial"/>
          <w:lang w:val="en-US"/>
        </w:rPr>
        <w:t xml:space="preserve"> </w:t>
      </w:r>
      <w:r>
        <w:rPr>
          <w:rFonts w:ascii="Arial" w:hAnsi="Arial" w:cs="Arial"/>
          <w:lang w:val="en-US"/>
        </w:rPr>
        <w:t xml:space="preserve">experts from the NFI to participate in a user study. </w:t>
      </w:r>
    </w:p>
    <w:p w14:paraId="3D7E94B2" w14:textId="6AD8F07F" w:rsidR="00EF4F12" w:rsidRDefault="0076208C" w:rsidP="004302C3">
      <w:pPr>
        <w:pStyle w:val="Geenafstand"/>
        <w:spacing w:line="360" w:lineRule="auto"/>
        <w:ind w:firstLine="360"/>
        <w:rPr>
          <w:rFonts w:ascii="Arial" w:hAnsi="Arial" w:cs="Arial"/>
          <w:lang w:val="en-US"/>
        </w:rPr>
      </w:pPr>
      <w:r>
        <w:rPr>
          <w:rFonts w:ascii="Arial" w:hAnsi="Arial" w:cs="Arial"/>
          <w:lang w:val="en-US"/>
        </w:rPr>
        <w:t xml:space="preserve">We did not use this survey to see if users can more accurately determine the NOC </w:t>
      </w:r>
      <w:r w:rsidR="004302C3">
        <w:rPr>
          <w:rFonts w:ascii="Arial" w:hAnsi="Arial" w:cs="Arial"/>
          <w:lang w:val="en-US"/>
        </w:rPr>
        <w:t xml:space="preserve">as </w:t>
      </w:r>
      <w:r>
        <w:rPr>
          <w:rFonts w:ascii="Arial" w:hAnsi="Arial" w:cs="Arial"/>
          <w:lang w:val="en-US"/>
        </w:rPr>
        <w:t>this is the experts’ initial introduction to any XAI implementation</w:t>
      </w:r>
      <w:r w:rsidR="005D7D29">
        <w:rPr>
          <w:rFonts w:ascii="Arial" w:hAnsi="Arial" w:cs="Arial"/>
          <w:lang w:val="en-US"/>
        </w:rPr>
        <w:t>,</w:t>
      </w:r>
      <w:r>
        <w:rPr>
          <w:rFonts w:ascii="Arial" w:hAnsi="Arial" w:cs="Arial"/>
          <w:lang w:val="en-US"/>
        </w:rPr>
        <w:t xml:space="preserve"> and as such require more training and experience to properly use it as a decision-making tool. </w:t>
      </w:r>
      <w:r w:rsidR="004302C3">
        <w:rPr>
          <w:rFonts w:ascii="Arial" w:hAnsi="Arial" w:cs="Arial"/>
          <w:lang w:val="en-US"/>
        </w:rPr>
        <w:t xml:space="preserve">The data on which the explanation is based is also not fully understandable as many of </w:t>
      </w:r>
      <w:r>
        <w:rPr>
          <w:rFonts w:ascii="Arial" w:hAnsi="Arial" w:cs="Arial"/>
          <w:lang w:val="en-US"/>
        </w:rPr>
        <w:t>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Geenafstand"/>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51666F5E" w:rsidR="00242146" w:rsidRPr="00330750" w:rsidRDefault="00330750" w:rsidP="002E06BF">
      <w:pPr>
        <w:pStyle w:val="Geenafstand"/>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r w:rsidR="000D7501">
        <w:rPr>
          <w:rFonts w:ascii="Arial" w:hAnsi="Arial" w:cs="Arial"/>
          <w:lang w:val="en-US"/>
        </w:rPr>
        <w:t xml:space="preserve">(more) </w:t>
      </w:r>
      <w:r w:rsidR="00602D27">
        <w:rPr>
          <w:rFonts w:ascii="Arial" w:hAnsi="Arial" w:cs="Arial"/>
          <w:lang w:val="en-US"/>
        </w:rPr>
        <w:t>correct</w:t>
      </w:r>
      <w:r w:rsidR="00E320DC" w:rsidRPr="00330750">
        <w:rPr>
          <w:rFonts w:ascii="Arial" w:hAnsi="Arial" w:cs="Arial"/>
          <w:lang w:val="en-US"/>
        </w:rPr>
        <w:t xml:space="preserve">.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As SHAP is designed for users to understand “why a model </w:t>
      </w:r>
      <w:r w:rsidR="00E320DC" w:rsidRPr="00330750">
        <w:rPr>
          <w:rFonts w:ascii="Arial" w:hAnsi="Arial" w:cs="Arial"/>
          <w:lang w:val="en-US"/>
        </w:rPr>
        <w:lastRenderedPageBreak/>
        <w:t xml:space="preserve">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04CF6068" w:rsidR="00E320DC" w:rsidRDefault="00FC4E2A" w:rsidP="00E320DC">
      <w:pPr>
        <w:pStyle w:val="Geenafstand"/>
        <w:spacing w:line="360" w:lineRule="auto"/>
        <w:rPr>
          <w:rFonts w:ascii="Arial" w:hAnsi="Arial" w:cs="Arial"/>
          <w:lang w:val="en-US"/>
        </w:rPr>
      </w:pPr>
      <w:r>
        <w:rPr>
          <w:rFonts w:ascii="Arial" w:hAnsi="Arial" w:cs="Arial"/>
          <w:lang w:val="en-US"/>
        </w:rPr>
        <w:t>Before these questions were asked, a</w:t>
      </w:r>
      <w:r w:rsidR="00E320DC">
        <w:rPr>
          <w:rFonts w:ascii="Arial" w:hAnsi="Arial" w:cs="Arial"/>
          <w:lang w:val="en-US"/>
        </w:rPr>
        <w:t>ll explanations were introduced with a video, visualization and bullet points</w:t>
      </w:r>
      <w:r w:rsidR="00330750">
        <w:rPr>
          <w:rFonts w:ascii="Arial" w:hAnsi="Arial" w:cs="Arial"/>
          <w:lang w:val="en-US"/>
        </w:rPr>
        <w:t xml:space="preserve"> to ensure that the participants understand the </w:t>
      </w:r>
      <w:r>
        <w:rPr>
          <w:rFonts w:ascii="Arial" w:hAnsi="Arial" w:cs="Arial"/>
          <w:lang w:val="en-US"/>
        </w:rPr>
        <w:t xml:space="preserve">presented </w:t>
      </w:r>
      <w:r w:rsidR="00330750">
        <w:rPr>
          <w:rFonts w:ascii="Arial" w:hAnsi="Arial" w:cs="Arial"/>
          <w:lang w:val="en-US"/>
        </w:rPr>
        <w:t>information</w:t>
      </w:r>
      <w:r w:rsidR="00E320DC">
        <w:rPr>
          <w:rFonts w:ascii="Arial" w:hAnsi="Arial" w:cs="Arial"/>
          <w:lang w:val="en-US"/>
        </w:rPr>
        <w:t xml:space="preserve">. With a qualification test, we checked that the participants had completed the introduction. </w:t>
      </w:r>
    </w:p>
    <w:p w14:paraId="3A4BED0F" w14:textId="3B02D04D"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asked </w:t>
      </w:r>
      <w:r w:rsidR="004302C3">
        <w:rPr>
          <w:rFonts w:ascii="Arial" w:hAnsi="Arial" w:cs="Arial"/>
          <w:lang w:val="en-US"/>
        </w:rPr>
        <w:t xml:space="preserve">users </w:t>
      </w:r>
      <w:r w:rsidR="00EF4F12">
        <w:rPr>
          <w:rFonts w:ascii="Arial" w:hAnsi="Arial" w:cs="Arial"/>
          <w:lang w:val="en-US"/>
        </w:rPr>
        <w:t xml:space="preserve">to pick their favorite explanatio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w:t>
      </w:r>
      <w:r w:rsidR="005D7D29">
        <w:rPr>
          <w:rFonts w:ascii="Arial" w:hAnsi="Arial" w:cs="Arial"/>
          <w:lang w:val="en-US"/>
        </w:rPr>
        <w:t>t</w:t>
      </w:r>
      <w:r w:rsidR="00EF4F12">
        <w:rPr>
          <w:rFonts w:ascii="Arial" w:hAnsi="Arial" w:cs="Arial"/>
          <w:lang w:val="en-US"/>
        </w:rPr>
        <w:t xml:space="preserve">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w:t>
      </w:r>
      <w:r w:rsidR="004302C3">
        <w:rPr>
          <w:rFonts w:ascii="Arial" w:hAnsi="Arial" w:cs="Arial"/>
          <w:lang w:val="en-US"/>
        </w:rPr>
        <w:t xml:space="preserve"> they had seen</w:t>
      </w:r>
      <w:r>
        <w:rPr>
          <w:rFonts w:ascii="Arial" w:hAnsi="Arial" w:cs="Arial"/>
          <w:lang w:val="en-US"/>
        </w:rPr>
        <w:t xml:space="preserve">. </w:t>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680F558B" w:rsidR="00781D30" w:rsidRPr="007667CA" w:rsidRDefault="002677A3" w:rsidP="00FC4E2A">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00FC4E2A">
        <w:rPr>
          <w:rFonts w:ascii="Arial" w:hAnsi="Arial" w:cs="Arial"/>
          <w:lang w:val="en-US"/>
        </w:rPr>
        <w:t xml:space="preserve">As both of these aspects specifically target NOC estimation, </w:t>
      </w:r>
      <w:r w:rsidR="00C75433" w:rsidRPr="007667CA">
        <w:rPr>
          <w:rFonts w:ascii="Arial" w:hAnsi="Arial" w:cs="Arial"/>
          <w:lang w:val="en-US"/>
        </w:rPr>
        <w:t xml:space="preserve">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3C689C">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18" w:name="_Ref73388493"/>
      <w:r w:rsidRPr="007667CA">
        <w:t>Q</w:t>
      </w:r>
      <w:r w:rsidR="00492E43" w:rsidRPr="007667CA">
        <w:t>uantitative evaluation</w:t>
      </w:r>
      <w:r w:rsidRPr="007667CA">
        <w:t xml:space="preserve"> ReCo</w:t>
      </w:r>
      <w:bookmarkEnd w:id="18"/>
    </w:p>
    <w:p w14:paraId="6F8A44F9" w14:textId="74BAED11"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003C689C" w:rsidRPr="003C689C">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en-US"/>
        </w:rPr>
        <w:lastRenderedPageBreak/>
        <w:drawing>
          <wp:inline distT="0" distB="0" distL="0" distR="0" wp14:anchorId="7C14EAEF" wp14:editId="5E56307B">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9"/>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4F1FF947" w:rsidR="003C4729" w:rsidRPr="007667CA" w:rsidRDefault="000C47FB" w:rsidP="004A227A">
      <w:pPr>
        <w:pStyle w:val="Bijschriftv1"/>
        <w:ind w:firstLine="0"/>
        <w:rPr>
          <w:rFonts w:cs="Arial"/>
        </w:rPr>
      </w:pPr>
      <w:bookmarkStart w:id="19" w:name="_Ref72868752"/>
      <w:bookmarkStart w:id="20"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3C689C">
        <w:rPr>
          <w:rFonts w:cs="Arial"/>
          <w:noProof/>
        </w:rPr>
        <w:t>2</w:t>
      </w:r>
      <w:r w:rsidR="001968ED" w:rsidRPr="007667CA">
        <w:rPr>
          <w:rFonts w:cs="Arial"/>
        </w:rPr>
        <w:fldChar w:fldCharType="end"/>
      </w:r>
      <w:bookmarkEnd w:id="19"/>
      <w:r w:rsidRPr="007667CA">
        <w:rPr>
          <w:rFonts w:cs="Arial"/>
        </w:rPr>
        <w:t>: Quantitative evaluation of ReCo in comparison to WhatIf, DiCE random and DiCE genetic on four different metrics;</w:t>
      </w:r>
      <w:bookmarkEnd w:id="20"/>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287B63E0" w14:textId="02F48CC6" w:rsidR="00212D01" w:rsidRDefault="00212D01" w:rsidP="00212D01">
      <w:pPr>
        <w:pStyle w:val="Geenafstand"/>
        <w:spacing w:line="360" w:lineRule="auto"/>
        <w:ind w:firstLine="360"/>
        <w:rPr>
          <w:rFonts w:ascii="Arial" w:hAnsi="Arial" w:cs="Arial"/>
          <w:lang w:val="en-US"/>
        </w:rPr>
      </w:pPr>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Pr>
          <w:rFonts w:ascii="Arial" w:hAnsi="Arial" w:cs="Arial"/>
          <w:lang w:val="en-US"/>
        </w:rPr>
        <w:t xml:space="preserve"> due to the sparsity of the training data</w:t>
      </w:r>
      <w:r w:rsidRPr="007667CA">
        <w:rPr>
          <w:rFonts w:ascii="Arial" w:hAnsi="Arial" w:cs="Arial"/>
          <w:lang w:val="en-US"/>
        </w:rPr>
        <w:t>.</w:t>
      </w:r>
    </w:p>
    <w:p w14:paraId="6002DB4B" w14:textId="45DC1E18"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While DiCE random performs best in terms of the number of</w:t>
      </w:r>
      <w:r w:rsidR="00BC1135">
        <w:rPr>
          <w:rFonts w:ascii="Arial" w:hAnsi="Arial" w:cs="Arial"/>
          <w:lang w:val="en-US"/>
        </w:rPr>
        <w:t xml:space="preserve"> feature</w:t>
      </w:r>
      <w:r w:rsidRPr="007667CA">
        <w:rPr>
          <w:rFonts w:ascii="Arial" w:hAnsi="Arial" w:cs="Arial"/>
          <w:lang w:val="en-US"/>
        </w:rPr>
        <w:t xml:space="preserve">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w:t>
      </w:r>
      <w:r w:rsidR="00403B33">
        <w:rPr>
          <w:rFonts w:ascii="Arial" w:hAnsi="Arial" w:cs="Arial"/>
          <w:lang w:val="en-US"/>
        </w:rPr>
        <w:t>inappropriate</w:t>
      </w:r>
      <w:r w:rsidR="006B272C" w:rsidRPr="007667CA">
        <w:rPr>
          <w:rFonts w:ascii="Arial" w:hAnsi="Arial" w:cs="Arial"/>
          <w:lang w:val="en-US"/>
        </w:rPr>
        <w:t xml:space="preserve"> for our dataset.</w:t>
      </w:r>
      <w:r w:rsidR="00A71AA9">
        <w:rPr>
          <w:rFonts w:ascii="Arial" w:hAnsi="Arial" w:cs="Arial"/>
          <w:lang w:val="en-US"/>
        </w:rPr>
        <w:t xml:space="preserve"> </w:t>
      </w:r>
    </w:p>
    <w:p w14:paraId="12D4D0D6" w14:textId="740654E3"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w:t>
      </w:r>
      <w:r w:rsidR="00E548C3">
        <w:rPr>
          <w:rFonts w:ascii="Arial" w:hAnsi="Arial" w:cs="Arial"/>
          <w:lang w:val="en-US"/>
        </w:rPr>
        <w:t>s</w:t>
      </w:r>
      <w:r w:rsidRPr="007667CA">
        <w:rPr>
          <w:rFonts w:ascii="Arial" w:hAnsi="Arial" w:cs="Arial"/>
          <w:lang w:val="en-US"/>
        </w:rPr>
        <w:t xml:space="preserve">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w:t>
      </w:r>
      <w:r w:rsidR="00D853C4" w:rsidRPr="007667CA">
        <w:rPr>
          <w:rFonts w:ascii="Arial" w:hAnsi="Arial" w:cs="Arial"/>
          <w:lang w:val="en-US"/>
        </w:rPr>
        <w:lastRenderedPageBreak/>
        <w:t xml:space="preserve">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149548EC" w14:textId="6C3B83E0"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w:t>
      </w:r>
      <w:r w:rsidR="00186BBC">
        <w:rPr>
          <w:rFonts w:ascii="Arial" w:hAnsi="Arial" w:cs="Arial"/>
          <w:lang w:val="en-US"/>
        </w:rPr>
        <w:t>relatively</w:t>
      </w:r>
      <w:r w:rsidR="00D03C85" w:rsidRPr="007667CA">
        <w:rPr>
          <w:rFonts w:ascii="Arial" w:hAnsi="Arial" w:cs="Arial"/>
          <w:lang w:val="en-US"/>
        </w:rPr>
        <w:t xml:space="preserve"> well on all four </w:t>
      </w:r>
      <w:r w:rsidR="00186BBC">
        <w:rPr>
          <w:rFonts w:ascii="Arial" w:hAnsi="Arial" w:cs="Arial"/>
          <w:lang w:val="en-US"/>
        </w:rPr>
        <w:t>metrics</w:t>
      </w:r>
      <w:r w:rsidR="00D03C85" w:rsidRPr="007667CA">
        <w:rPr>
          <w:rFonts w:ascii="Arial" w:hAnsi="Arial" w:cs="Arial"/>
          <w:lang w:val="en-US"/>
        </w:rPr>
        <w:t xml:space="preserve">.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t>
      </w:r>
      <w:r w:rsidR="006E3093">
        <w:rPr>
          <w:rFonts w:ascii="Arial" w:hAnsi="Arial" w:cs="Arial"/>
          <w:lang w:val="en-US"/>
        </w:rPr>
        <w:t>to</w:t>
      </w:r>
      <w:r w:rsidR="00DF7CF6" w:rsidRPr="007667CA">
        <w:rPr>
          <w:rFonts w:ascii="Arial" w:hAnsi="Arial" w:cs="Arial"/>
          <w:lang w:val="en-US"/>
        </w:rPr>
        <w:t xml:space="preserve"> WhatIf, which only minimizes the distance, the obtained data points might already be sparser. Then by filtering, these two scores go dow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w:t>
      </w:r>
      <w:r w:rsidR="006E3093">
        <w:rPr>
          <w:rFonts w:ascii="Arial" w:hAnsi="Arial" w:cs="Arial"/>
          <w:lang w:val="en-US"/>
        </w:rPr>
        <w:t>could</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xml:space="preserve">. This </w:t>
      </w:r>
      <w:r w:rsidR="006E3093">
        <w:rPr>
          <w:rFonts w:ascii="Arial" w:hAnsi="Arial" w:cs="Arial"/>
          <w:lang w:val="en-US"/>
        </w:rPr>
        <w:t>could be</w:t>
      </w:r>
      <w:r w:rsidR="007C384F" w:rsidRPr="007667CA">
        <w:rPr>
          <w:rFonts w:ascii="Arial" w:hAnsi="Arial" w:cs="Arial"/>
          <w:lang w:val="en-US"/>
        </w:rPr>
        <w:t xml:space="preserve"> becaus</w:t>
      </w:r>
      <w:r w:rsidR="00AF3243" w:rsidRPr="007667CA">
        <w:rPr>
          <w:rFonts w:ascii="Arial" w:hAnsi="Arial" w:cs="Arial"/>
          <w:lang w:val="en-US"/>
        </w:rPr>
        <w:t xml:space="preserve">e </w:t>
      </w:r>
      <w:r w:rsidR="00AA6FBB">
        <w:rPr>
          <w:rFonts w:ascii="Arial" w:hAnsi="Arial" w:cs="Arial"/>
          <w:lang w:val="en-US"/>
        </w:rPr>
        <w:t>their</w:t>
      </w:r>
      <w:r w:rsidR="00AF3243" w:rsidRPr="007667CA">
        <w:rPr>
          <w:rFonts w:ascii="Arial" w:hAnsi="Arial" w:cs="Arial"/>
          <w:lang w:val="en-US"/>
        </w:rPr>
        <w:t xml:space="preserve">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6E3093">
        <w:rPr>
          <w:rFonts w:ascii="Arial" w:hAnsi="Arial" w:cs="Arial"/>
          <w:lang w:val="en-US"/>
        </w:rPr>
        <w:t>For example, if f</w:t>
      </w:r>
      <w:r w:rsidR="00DC7199" w:rsidRPr="007667CA">
        <w:rPr>
          <w:rFonts w:ascii="Arial" w:hAnsi="Arial" w:cs="Arial"/>
          <w:lang w:val="en-US"/>
        </w:rPr>
        <w:t xml:space="preserve">or both the original and the target NOC, the median of </w:t>
      </w:r>
      <w:r w:rsidR="006E3093">
        <w:rPr>
          <w:rFonts w:ascii="Arial" w:hAnsi="Arial" w:cs="Arial"/>
          <w:lang w:val="en-US"/>
        </w:rPr>
        <w:t>a</w:t>
      </w:r>
      <w:r w:rsidR="00DC7199" w:rsidRPr="007667CA">
        <w:rPr>
          <w:rFonts w:ascii="Arial" w:hAnsi="Arial" w:cs="Arial"/>
          <w:lang w:val="en-US"/>
        </w:rPr>
        <w:t xml:space="preserve"> feature in the training data is </w:t>
      </w:r>
      <w:r w:rsidR="006E3093">
        <w:rPr>
          <w:rFonts w:ascii="Arial" w:hAnsi="Arial" w:cs="Arial"/>
          <w:lang w:val="en-US"/>
        </w:rPr>
        <w:t>equal, it</w:t>
      </w:r>
      <w:r w:rsidR="00DC7199" w:rsidRPr="007667CA">
        <w:rPr>
          <w:rFonts w:ascii="Arial" w:hAnsi="Arial" w:cs="Arial"/>
          <w:lang w:val="en-US"/>
        </w:rPr>
        <w:t xml:space="preserve"> </w:t>
      </w:r>
      <w:r w:rsidR="00AA6FBB">
        <w:rPr>
          <w:rFonts w:ascii="Arial" w:hAnsi="Arial" w:cs="Arial"/>
          <w:lang w:val="en-US"/>
        </w:rPr>
        <w:t xml:space="preserve">possibly </w:t>
      </w:r>
      <w:r w:rsidR="00DC7199" w:rsidRPr="007667CA">
        <w:rPr>
          <w:rFonts w:ascii="Arial" w:hAnsi="Arial" w:cs="Arial"/>
          <w:lang w:val="en-US"/>
        </w:rPr>
        <w:t xml:space="preserve">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here are some outliers</w:t>
      </w:r>
      <w:r w:rsidR="00CA706A" w:rsidRPr="007667CA">
        <w:rPr>
          <w:rFonts w:ascii="Arial" w:hAnsi="Arial" w:cs="Arial"/>
          <w:lang w:val="en-US"/>
        </w:rPr>
        <w:t xml:space="preserve"> that score low on realism</w:t>
      </w:r>
      <w:r w:rsidR="00ED4634" w:rsidRPr="007667CA">
        <w:rPr>
          <w:rFonts w:ascii="Arial" w:hAnsi="Arial" w:cs="Arial"/>
          <w:lang w:val="en-US"/>
        </w:rPr>
        <w:t>. When more feature differences are filtered, the likelihood increases that the value</w:t>
      </w:r>
      <w:r w:rsidR="00AA6FBB">
        <w:rPr>
          <w:rFonts w:ascii="Arial" w:hAnsi="Arial" w:cs="Arial"/>
          <w:lang w:val="en-US"/>
        </w:rPr>
        <w:t>s</w:t>
      </w:r>
      <w:r w:rsidR="00ED4634" w:rsidRPr="007667CA">
        <w:rPr>
          <w:rFonts w:ascii="Arial" w:hAnsi="Arial" w:cs="Arial"/>
          <w:lang w:val="en-US"/>
        </w:rPr>
        <w:t xml:space="preserve"> from those input features do not match with the leftover counterfactual feature values. Also note that the current realism metric is strict; it </w:t>
      </w:r>
      <w:r w:rsidR="00045F5F" w:rsidRPr="007667CA">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t>V</w:t>
      </w:r>
      <w:r w:rsidR="00494B58" w:rsidRPr="007667CA">
        <w:t>isualization</w:t>
      </w:r>
    </w:p>
    <w:p w14:paraId="511335A1" w14:textId="57770734"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w:t>
      </w:r>
      <w:r w:rsidR="003C3CF4">
        <w:rPr>
          <w:rFonts w:ascii="Arial" w:hAnsi="Arial" w:cs="Arial"/>
          <w:lang w:val="en-US"/>
        </w:rPr>
        <w:t xml:space="preserve"> </w:t>
      </w:r>
      <w:r>
        <w:rPr>
          <w:rFonts w:ascii="Arial" w:hAnsi="Arial" w:cs="Arial"/>
          <w:lang w:val="en-US"/>
        </w:rPr>
        <w:t xml:space="preserve">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003C689C" w:rsidRPr="003C689C">
        <w:rPr>
          <w:rFonts w:ascii="Arial" w:hAnsi="Arial" w:cs="Arial"/>
        </w:rPr>
        <w:t xml:space="preserve">Figure </w:t>
      </w:r>
      <w:r w:rsidR="003C689C" w:rsidRPr="003C689C">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en-US"/>
        </w:rPr>
        <w:lastRenderedPageBreak/>
        <w:drawing>
          <wp:anchor distT="0" distB="0" distL="114300" distR="114300" simplePos="0" relativeHeight="251658240" behindDoc="1" locked="0" layoutInCell="1" allowOverlap="1" wp14:anchorId="479307F4" wp14:editId="47155115">
            <wp:simplePos x="0" y="0"/>
            <wp:positionH relativeFrom="column">
              <wp:posOffset>-452755</wp:posOffset>
            </wp:positionH>
            <wp:positionV relativeFrom="paragraph">
              <wp:posOffset>189230</wp:posOffset>
            </wp:positionV>
            <wp:extent cx="6717665" cy="3210560"/>
            <wp:effectExtent l="0" t="0" r="698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fbeelding 34"/>
                    <pic:cNvPicPr>
                      <a:picLocks noChangeAspect="1" noChangeArrowheads="1"/>
                    </pic:cNvPicPr>
                  </pic:nvPicPr>
                  <pic:blipFill>
                    <a:blip r:embed="rId10"/>
                    <a:stretch>
                      <a:fillRect/>
                    </a:stretch>
                  </pic:blipFill>
                  <pic:spPr bwMode="auto">
                    <a:xfrm>
                      <a:off x="0" y="0"/>
                      <a:ext cx="671766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12C7A218" w:rsidR="009462EE" w:rsidRPr="007667CA" w:rsidRDefault="009462EE" w:rsidP="009462EE">
      <w:pPr>
        <w:pStyle w:val="Bijschriftv1"/>
        <w:ind w:firstLine="0"/>
        <w:rPr>
          <w:rFonts w:cs="Arial"/>
        </w:rPr>
      </w:pPr>
      <w:bookmarkStart w:id="21"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3C689C">
        <w:rPr>
          <w:rFonts w:cs="Arial"/>
          <w:noProof/>
        </w:rPr>
        <w:t>3</w:t>
      </w:r>
      <w:r w:rsidRPr="007667CA">
        <w:rPr>
          <w:rFonts w:cs="Arial"/>
        </w:rPr>
        <w:fldChar w:fldCharType="end"/>
      </w:r>
      <w:bookmarkEnd w:id="21"/>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Geenafstand"/>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 as it is possible that the exact values 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w:t>
      </w:r>
      <w:r w:rsidR="003A0AA9" w:rsidRPr="00AA6FBB">
        <w:rPr>
          <w:rFonts w:ascii="Arial" w:hAnsi="Arial" w:cs="Arial"/>
          <w:i/>
          <w:iCs/>
          <w:lang w:val="en-US"/>
        </w:rPr>
        <w:t>MAC</w:t>
      </w:r>
      <w:r w:rsidR="003A0AA9">
        <w:rPr>
          <w:rFonts w:ascii="Arial" w:hAnsi="Arial" w:cs="Arial"/>
          <w:lang w:val="en-US"/>
        </w:rPr>
        <w:t xml:space="preserve">,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 xml:space="preserve">as indicators for more </w:t>
      </w:r>
      <w:r w:rsidR="003A0AA9">
        <w:rPr>
          <w:rFonts w:ascii="Arial" w:hAnsi="Arial" w:cs="Arial"/>
          <w:lang w:val="en-US"/>
        </w:rPr>
        <w:lastRenderedPageBreak/>
        <w:t>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1EBC23A3"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w:t>
      </w:r>
      <w:r w:rsidR="003C3CF4">
        <w:rPr>
          <w:rFonts w:ascii="Arial" w:hAnsi="Arial" w:cs="Arial"/>
          <w:lang w:val="en-US"/>
        </w:rPr>
        <w:t>s</w:t>
      </w:r>
      <w:r w:rsidR="003A0AA9">
        <w:rPr>
          <w:rFonts w:ascii="Arial" w:hAnsi="Arial" w:cs="Arial"/>
          <w:lang w:val="en-US"/>
        </w:rPr>
        <w:t xml:space="preserv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D8251A">
      <w:pPr>
        <w:pStyle w:val="Kop2"/>
      </w:pPr>
      <w:bookmarkStart w:id="22" w:name="_Ref73390710"/>
      <w:r>
        <w:t>User study results</w:t>
      </w:r>
      <w:bookmarkEnd w:id="22"/>
    </w:p>
    <w:p w14:paraId="6979F07E" w14:textId="15219D2F" w:rsidR="000D7501" w:rsidRDefault="008D74C2" w:rsidP="00D164C5">
      <w:pPr>
        <w:pStyle w:val="Geenafstand"/>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useable answers were collected from </w:t>
      </w:r>
      <w:r>
        <w:rPr>
          <w:rFonts w:ascii="Arial" w:hAnsi="Arial" w:cs="Arial"/>
          <w:lang w:val="en-US"/>
        </w:rPr>
        <w:t>DNA experts</w:t>
      </w:r>
      <w:r w:rsidR="00A060AE">
        <w:rPr>
          <w:rFonts w:ascii="Arial" w:hAnsi="Arial" w:cs="Arial"/>
          <w:lang w:val="en-US"/>
        </w:rPr>
        <w:t xml:space="preserve"> of several age</w:t>
      </w:r>
      <w:r w:rsidR="003C3CF4">
        <w:rPr>
          <w:rFonts w:ascii="Arial" w:hAnsi="Arial" w:cs="Arial"/>
          <w:lang w:val="en-US"/>
        </w:rPr>
        <w:t xml:space="preserve"> </w:t>
      </w:r>
      <w:r w:rsidR="00A060AE">
        <w:rPr>
          <w:rFonts w:ascii="Arial" w:hAnsi="Arial" w:cs="Arial"/>
          <w:lang w:val="en-US"/>
        </w:rPr>
        <w:t>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sidR="00D424EE">
        <w:rPr>
          <w:rFonts w:ascii="Arial" w:hAnsi="Arial" w:cs="Arial"/>
          <w:lang w:val="en-US"/>
        </w:rPr>
        <w:t>One response had to be eliminated as they failed the</w:t>
      </w:r>
      <w:r>
        <w:rPr>
          <w:rFonts w:ascii="Arial" w:hAnsi="Arial" w:cs="Arial"/>
          <w:lang w:val="en-US"/>
        </w:rPr>
        <w:t xml:space="preserve"> qualification test</w:t>
      </w:r>
      <w:r w:rsidR="00D424EE">
        <w:rPr>
          <w:rFonts w:ascii="Arial" w:hAnsi="Arial" w:cs="Arial"/>
          <w:lang w:val="en-US"/>
        </w:rPr>
        <w:t>s</w:t>
      </w:r>
      <w:r>
        <w:rPr>
          <w:rFonts w:ascii="Arial" w:hAnsi="Arial" w:cs="Arial"/>
          <w:lang w:val="en-US"/>
        </w:rPr>
        <w:t xml:space="preserve">. Because </w:t>
      </w:r>
      <w:r w:rsidR="00FC3ED7">
        <w:rPr>
          <w:rFonts w:ascii="Arial" w:hAnsi="Arial" w:cs="Arial"/>
          <w:lang w:val="en-US"/>
        </w:rPr>
        <w:t>of the limited size of the group,</w:t>
      </w:r>
      <w:r>
        <w:rPr>
          <w:rFonts w:ascii="Arial" w:hAnsi="Arial" w:cs="Arial"/>
          <w:lang w:val="en-US"/>
        </w:rPr>
        <w:t xml:space="preserve">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3C689C" w:rsidRPr="003C689C">
        <w:rPr>
          <w:rFonts w:ascii="Arial" w:hAnsi="Arial" w:cs="Arial"/>
        </w:rPr>
        <w:t xml:space="preserve">Figure </w:t>
      </w:r>
      <w:r w:rsidR="003C689C" w:rsidRPr="003C689C">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en-US"/>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511D6AD8" w:rsidR="00D164C5" w:rsidRPr="007667CA" w:rsidRDefault="00D164C5" w:rsidP="00D164C5">
      <w:pPr>
        <w:pStyle w:val="Bijschriftv1"/>
        <w:ind w:firstLine="0"/>
        <w:rPr>
          <w:rFonts w:cs="Arial"/>
          <w:lang w:val="en-US"/>
        </w:rPr>
      </w:pPr>
      <w:bookmarkStart w:id="23" w:name="_Ref73123795"/>
      <w:r>
        <w:t xml:space="preserve">Figure </w:t>
      </w:r>
      <w:r w:rsidR="00C230DF">
        <w:fldChar w:fldCharType="begin"/>
      </w:r>
      <w:r w:rsidR="00C230DF">
        <w:instrText xml:space="preserve"> SEQ Figure \* ARABIC </w:instrText>
      </w:r>
      <w:r w:rsidR="00C230DF">
        <w:fldChar w:fldCharType="separate"/>
      </w:r>
      <w:r w:rsidR="003C689C">
        <w:rPr>
          <w:noProof/>
        </w:rPr>
        <w:t>4</w:t>
      </w:r>
      <w:r w:rsidR="00C230DF">
        <w:rPr>
          <w:noProof/>
        </w:rPr>
        <w:fldChar w:fldCharType="end"/>
      </w:r>
      <w:bookmarkEnd w:id="23"/>
      <w:r>
        <w:t>: Results from the user study trust exercise. For profile 1 (top), it shows the influence of seeing a SHAP explanation in comparison to our visualization</w:t>
      </w:r>
      <w:r w:rsidR="00AA6FBB">
        <w:t>,</w:t>
      </w:r>
      <w:r>
        <w:t xml:space="preserve"> on trust in the correctness of the model prediction, and on the users trust to pinpoint the NOC. For profile 2 (bottom), it shows the influence of seeing a CF table explanation in comparison to our visualization</w:t>
      </w:r>
      <w:r w:rsidR="00AA6FBB">
        <w:t>,</w:t>
      </w:r>
      <w:r>
        <w:t xml:space="preserve">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34D01C39" w:rsidR="00544BCF" w:rsidRDefault="007938F5" w:rsidP="008D74C2">
      <w:pPr>
        <w:pStyle w:val="Geenafstand"/>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003C689C" w:rsidRPr="003C689C">
        <w:rPr>
          <w:rFonts w:ascii="Arial" w:hAnsi="Arial" w:cs="Arial"/>
        </w:rPr>
        <w:t xml:space="preserve">Figure </w:t>
      </w:r>
      <w:r w:rsidR="003C689C" w:rsidRPr="003C689C">
        <w:rPr>
          <w:rFonts w:ascii="Arial" w:hAnsi="Arial" w:cs="Arial"/>
          <w:noProof/>
        </w:rPr>
        <w:t>3</w:t>
      </w:r>
      <w:r w:rsidRPr="00532C94">
        <w:rPr>
          <w:rFonts w:ascii="Arial" w:hAnsi="Arial" w:cs="Arial"/>
          <w:lang w:val="en-US"/>
        </w:rPr>
        <w:fldChar w:fldCharType="end"/>
      </w:r>
      <w:r>
        <w:rPr>
          <w:rFonts w:ascii="Arial" w:hAnsi="Arial" w:cs="Arial"/>
          <w:lang w:val="en-US"/>
        </w:rPr>
        <w:t xml:space="preserve">),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w:t>
      </w:r>
      <w:r w:rsidR="004D1270">
        <w:rPr>
          <w:rFonts w:ascii="Arial" w:hAnsi="Arial" w:cs="Arial"/>
          <w:lang w:val="en-US"/>
        </w:rPr>
        <w:t>was</w:t>
      </w:r>
      <w:r>
        <w:rPr>
          <w:rFonts w:ascii="Arial" w:hAnsi="Arial" w:cs="Arial"/>
          <w:lang w:val="en-US"/>
        </w:rPr>
        <w:t xml:space="preserve">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w:t>
      </w:r>
      <w:r w:rsidR="004D1270">
        <w:rPr>
          <w:rFonts w:ascii="Arial" w:hAnsi="Arial" w:cs="Arial"/>
          <w:lang w:val="en-US"/>
        </w:rPr>
        <w:t>, and therefore</w:t>
      </w:r>
      <w:r>
        <w:rPr>
          <w:rFonts w:ascii="Arial" w:hAnsi="Arial" w:cs="Arial"/>
          <w:lang w:val="en-US"/>
        </w:rPr>
        <w:t xml:space="preserve"> drop</w:t>
      </w:r>
      <w:r w:rsidR="004D1270">
        <w:rPr>
          <w:rFonts w:ascii="Arial" w:hAnsi="Arial" w:cs="Arial"/>
          <w:lang w:val="en-US"/>
        </w:rPr>
        <w:t>ped</w:t>
      </w:r>
      <w:r>
        <w:rPr>
          <w:rFonts w:ascii="Arial" w:hAnsi="Arial" w:cs="Arial"/>
          <w:lang w:val="en-US"/>
        </w:rPr>
        <w:t xml:space="preserve"> </w:t>
      </w:r>
      <w:r w:rsidR="004D1270">
        <w:rPr>
          <w:rFonts w:ascii="Arial" w:hAnsi="Arial" w:cs="Arial"/>
          <w:lang w:val="en-US"/>
        </w:rPr>
        <w:t>this outcome</w:t>
      </w:r>
      <w:r>
        <w:rPr>
          <w:rFonts w:ascii="Arial" w:hAnsi="Arial" w:cs="Arial"/>
          <w:lang w:val="en-US"/>
        </w:rPr>
        <w:t xml:space="preserve"> from consideration. One user thought that the visualization presented similar information to reach a prediction of 2 contributors as they would have thought, thereby increasing their trust in this explanation.</w:t>
      </w:r>
    </w:p>
    <w:p w14:paraId="6D347E01" w14:textId="0EE89239" w:rsidR="00D06207" w:rsidRDefault="00D06207" w:rsidP="00D06207">
      <w:pPr>
        <w:pStyle w:val="Geenafstand"/>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003C689C" w:rsidRPr="003C689C">
        <w:rPr>
          <w:rFonts w:ascii="Arial" w:hAnsi="Arial" w:cs="Arial"/>
        </w:rPr>
        <w:t xml:space="preserve">Figure </w:t>
      </w:r>
      <w:r w:rsidR="003C689C" w:rsidRPr="003C689C">
        <w:rPr>
          <w:rFonts w:ascii="Arial" w:hAnsi="Arial" w:cs="Arial"/>
          <w:noProof/>
        </w:rPr>
        <w:t>5</w:t>
      </w:r>
      <w:r w:rsidRPr="008D74C2">
        <w:rPr>
          <w:rFonts w:ascii="Arial" w:hAnsi="Arial" w:cs="Arial"/>
          <w:lang w:val="en-US"/>
        </w:rPr>
        <w:fldChar w:fldCharType="end"/>
      </w:r>
      <w:r>
        <w:rPr>
          <w:rFonts w:ascii="Arial" w:hAnsi="Arial" w:cs="Arial"/>
          <w:lang w:val="en-US"/>
        </w:rPr>
        <w:t>), the CF table ha</w:t>
      </w:r>
      <w:r w:rsidR="00D424EE">
        <w:rPr>
          <w:rFonts w:ascii="Arial" w:hAnsi="Arial" w:cs="Arial"/>
          <w:lang w:val="en-US"/>
        </w:rPr>
        <w:t>d</w:t>
      </w:r>
      <w:r>
        <w:rPr>
          <w:rFonts w:ascii="Arial" w:hAnsi="Arial" w:cs="Arial"/>
          <w:lang w:val="en-US"/>
        </w:rPr>
        <w:t xml:space="preserve"> no effect on how users perceive</w:t>
      </w:r>
      <w:r w:rsidR="00D424EE">
        <w:rPr>
          <w:rFonts w:ascii="Arial" w:hAnsi="Arial" w:cs="Arial"/>
          <w:lang w:val="en-US"/>
        </w:rPr>
        <w:t>d</w:t>
      </w:r>
      <w:r>
        <w:rPr>
          <w:rFonts w:ascii="Arial" w:hAnsi="Arial" w:cs="Arial"/>
          <w:lang w:val="en-US"/>
        </w:rPr>
        <w:t xml:space="preserve"> the correctness of the prediction, while the visualization ma</w:t>
      </w:r>
      <w:r w:rsidR="00D424EE">
        <w:rPr>
          <w:rFonts w:ascii="Arial" w:hAnsi="Arial" w:cs="Arial"/>
          <w:lang w:val="en-US"/>
        </w:rPr>
        <w:t>de</w:t>
      </w:r>
      <w:r>
        <w:rPr>
          <w:rFonts w:ascii="Arial" w:hAnsi="Arial" w:cs="Arial"/>
          <w:lang w:val="en-US"/>
        </w:rPr>
        <w:t xml:space="preserve"> </w:t>
      </w:r>
      <w:r>
        <w:rPr>
          <w:rFonts w:ascii="Arial" w:hAnsi="Arial" w:cs="Arial"/>
          <w:lang w:val="en-US"/>
        </w:rPr>
        <w:lastRenderedPageBreak/>
        <w:t>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w:t>
      </w:r>
      <w:r w:rsidR="00D424EE">
        <w:rPr>
          <w:rFonts w:ascii="Arial" w:hAnsi="Arial" w:cs="Arial"/>
          <w:lang w:val="en-US"/>
        </w:rPr>
        <w:t>de</w:t>
      </w:r>
      <w:r>
        <w:rPr>
          <w:rFonts w:ascii="Arial" w:hAnsi="Arial" w:cs="Arial"/>
          <w:lang w:val="en-US"/>
        </w:rPr>
        <w:t xml:space="preserve"> users more confident to pinpoint the NOC as they considered less options than with the SHAP or CF table explanations (</w:t>
      </w:r>
      <w:r w:rsidR="00DD66A5">
        <w:rPr>
          <w:rFonts w:ascii="Arial" w:hAnsi="Arial" w:cs="Arial"/>
          <w:lang w:val="en-US"/>
        </w:rPr>
        <w:t xml:space="preserve">more trust </w:t>
      </w:r>
      <w:r w:rsidR="001245C6">
        <w:rPr>
          <w:rFonts w:ascii="Arial" w:hAnsi="Arial" w:cs="Arial"/>
          <w:lang w:val="en-US"/>
        </w:rPr>
        <w:t xml:space="preserve">to pinpoint NOC </w:t>
      </w:r>
      <w:r w:rsidR="00DD66A5">
        <w:rPr>
          <w:rFonts w:ascii="Arial" w:hAnsi="Arial" w:cs="Arial"/>
          <w:lang w:val="en-US"/>
        </w:rPr>
        <w:t xml:space="preserve">in </w:t>
      </w:r>
      <w:r w:rsidR="00DD66A5" w:rsidRPr="00D3559E">
        <w:rPr>
          <w:rFonts w:ascii="Arial" w:hAnsi="Arial" w:cs="Arial"/>
          <w:lang w:val="en-US"/>
        </w:rPr>
        <w:fldChar w:fldCharType="begin"/>
      </w:r>
      <w:r w:rsidR="00DD66A5" w:rsidRPr="00D3559E">
        <w:rPr>
          <w:rFonts w:ascii="Arial" w:hAnsi="Arial" w:cs="Arial"/>
          <w:lang w:val="en-US"/>
        </w:rPr>
        <w:instrText xml:space="preserve"> REF _Ref73123795 \h </w:instrText>
      </w:r>
      <w:r w:rsidR="00DD66A5">
        <w:rPr>
          <w:rFonts w:ascii="Arial" w:hAnsi="Arial" w:cs="Arial"/>
          <w:lang w:val="en-US"/>
        </w:rPr>
        <w:instrText xml:space="preserve"> \* MERGEFORMAT </w:instrText>
      </w:r>
      <w:r w:rsidR="00DD66A5" w:rsidRPr="00D3559E">
        <w:rPr>
          <w:rFonts w:ascii="Arial" w:hAnsi="Arial" w:cs="Arial"/>
          <w:lang w:val="en-US"/>
        </w:rPr>
      </w:r>
      <w:r w:rsidR="00DD66A5" w:rsidRPr="00D3559E">
        <w:rPr>
          <w:rFonts w:ascii="Arial" w:hAnsi="Arial" w:cs="Arial"/>
          <w:lang w:val="en-US"/>
        </w:rPr>
        <w:fldChar w:fldCharType="separate"/>
      </w:r>
      <w:r w:rsidR="003C689C" w:rsidRPr="003C689C">
        <w:rPr>
          <w:rFonts w:ascii="Arial" w:hAnsi="Arial" w:cs="Arial"/>
        </w:rPr>
        <w:t xml:space="preserve">Figure </w:t>
      </w:r>
      <w:r w:rsidR="003C689C" w:rsidRPr="003C689C">
        <w:rPr>
          <w:rFonts w:ascii="Arial" w:hAnsi="Arial" w:cs="Arial"/>
          <w:noProof/>
        </w:rPr>
        <w:t>4</w:t>
      </w:r>
      <w:r w:rsidR="00DD66A5" w:rsidRPr="00D3559E">
        <w:rPr>
          <w:rFonts w:ascii="Arial" w:hAnsi="Arial" w:cs="Arial"/>
          <w:lang w:val="en-US"/>
        </w:rPr>
        <w:fldChar w:fldCharType="end"/>
      </w:r>
      <w:r>
        <w:rPr>
          <w:rFonts w:ascii="Arial" w:hAnsi="Arial" w:cs="Arial"/>
          <w:lang w:val="en-US"/>
        </w:rPr>
        <w:t xml:space="preserve">). </w:t>
      </w:r>
    </w:p>
    <w:p w14:paraId="1C1A67E4" w14:textId="08F1D3C5" w:rsidR="00D06207" w:rsidRDefault="00D06207" w:rsidP="00D52037">
      <w:pPr>
        <w:pStyle w:val="Geenafstand"/>
        <w:spacing w:line="360" w:lineRule="auto"/>
        <w:rPr>
          <w:rFonts w:ascii="Arial" w:hAnsi="Arial" w:cs="Arial"/>
          <w:lang w:val="en-US"/>
        </w:rPr>
      </w:pPr>
      <w:r>
        <w:rPr>
          <w:rFonts w:ascii="Arial" w:hAnsi="Arial" w:cs="Arial"/>
          <w:lang w:val="en-US"/>
        </w:rPr>
        <w:t>In short, it seems that our visualization provides</w:t>
      </w:r>
      <w:r w:rsidR="00D424EE">
        <w:rPr>
          <w:rFonts w:ascii="Arial" w:hAnsi="Arial" w:cs="Arial"/>
          <w:lang w:val="en-US"/>
        </w:rPr>
        <w:t xml:space="preserve"> some</w:t>
      </w:r>
      <w:r>
        <w:rPr>
          <w:rFonts w:ascii="Arial" w:hAnsi="Arial" w:cs="Arial"/>
          <w:lang w:val="en-US"/>
        </w:rPr>
        <w:t xml:space="preserve">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xml:space="preserve">. Our visualization seems to be less confusing than a SHAP force plot, and more informative than presenting a counterfactual in a table. </w:t>
      </w:r>
      <w:r w:rsidR="00D424EE">
        <w:rPr>
          <w:rFonts w:ascii="Arial" w:hAnsi="Arial" w:cs="Arial"/>
          <w:lang w:val="en-US"/>
        </w:rPr>
        <w:t xml:space="preserve">Note that because the study was limited, these results are an indication of the participants opinions and might vary once repeated with a larger group of people. </w:t>
      </w:r>
      <w:r>
        <w:rPr>
          <w:rFonts w:ascii="Arial" w:hAnsi="Arial" w:cs="Arial"/>
          <w:lang w:val="en-US"/>
        </w:rPr>
        <w:t>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7C9F5E4E" w:rsidR="00544BCF" w:rsidRDefault="00D52037" w:rsidP="00544BCF">
      <w:pPr>
        <w:pStyle w:val="Geenafstand"/>
        <w:spacing w:line="360" w:lineRule="auto"/>
        <w:ind w:firstLine="0"/>
        <w:rPr>
          <w:rFonts w:ascii="Arial" w:hAnsi="Arial" w:cs="Arial"/>
          <w:lang w:val="en-US"/>
        </w:rPr>
      </w:pPr>
      <w:r w:rsidRPr="007667CA">
        <w:rPr>
          <w:rFonts w:cs="Arial"/>
          <w:noProof/>
          <w:lang w:val="en-US"/>
        </w:rPr>
        <w:drawing>
          <wp:anchor distT="0" distB="0" distL="114300" distR="114300" simplePos="0" relativeHeight="251659264" behindDoc="1" locked="0" layoutInCell="1" allowOverlap="1" wp14:anchorId="42C576C5" wp14:editId="39E85303">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260EC35E" w:rsidR="00544BCF" w:rsidRPr="007667CA" w:rsidRDefault="00544BCF" w:rsidP="00544BCF">
      <w:pPr>
        <w:pStyle w:val="Bijschriftv1"/>
        <w:ind w:firstLine="0"/>
        <w:rPr>
          <w:rFonts w:cs="Arial"/>
          <w:lang w:val="en-US"/>
        </w:rPr>
      </w:pPr>
      <w:bookmarkStart w:id="24"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3C689C">
        <w:rPr>
          <w:rFonts w:cs="Arial"/>
          <w:noProof/>
        </w:rPr>
        <w:t>5</w:t>
      </w:r>
      <w:r w:rsidRPr="007667CA">
        <w:rPr>
          <w:rFonts w:cs="Arial"/>
        </w:rPr>
        <w:fldChar w:fldCharType="end"/>
      </w:r>
      <w:bookmarkEnd w:id="24"/>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1ECE41AD" w:rsidR="00E43B62" w:rsidRDefault="00E43B62" w:rsidP="00E43B62">
      <w:pPr>
        <w:pStyle w:val="Geenafstand"/>
        <w:spacing w:line="360" w:lineRule="auto"/>
        <w:rPr>
          <w:rFonts w:ascii="Arial" w:hAnsi="Arial" w:cs="Arial"/>
          <w:lang w:val="en-US"/>
        </w:rPr>
      </w:pPr>
      <w:r>
        <w:rPr>
          <w:rFonts w:ascii="Arial" w:hAnsi="Arial" w:cs="Arial"/>
          <w:lang w:val="en-US"/>
        </w:rPr>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3C689C" w:rsidRPr="003C689C">
        <w:rPr>
          <w:rFonts w:ascii="Arial" w:hAnsi="Arial" w:cs="Arial"/>
        </w:rPr>
        <w:t xml:space="preserve">Table </w:t>
      </w:r>
      <w:r w:rsidR="003C689C" w:rsidRPr="003C689C">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The experts who preferred ou</w:t>
      </w:r>
      <w:r w:rsidR="00181311">
        <w:rPr>
          <w:rFonts w:ascii="Arial" w:hAnsi="Arial" w:cs="Arial"/>
          <w:lang w:val="en-US"/>
        </w:rPr>
        <w:t>r</w:t>
      </w:r>
      <w:r w:rsidR="001C6275">
        <w:rPr>
          <w:rFonts w:ascii="Arial" w:hAnsi="Arial" w:cs="Arial"/>
          <w:lang w:val="en-US"/>
        </w:rPr>
        <w:t xml:space="preserve">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r w:rsidR="00181311">
        <w:rPr>
          <w:rFonts w:ascii="Arial" w:hAnsi="Arial" w:cs="Arial"/>
          <w:lang w:val="en-US"/>
        </w:rPr>
        <w:t xml:space="preserve"> </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434EAC">
            <w:pPr>
              <w:pStyle w:val="Geenafstand"/>
              <w:spacing w:line="276" w:lineRule="auto"/>
              <w:rPr>
                <w:rFonts w:cs="Arial"/>
                <w:b w:val="0"/>
                <w:lang w:val="en-US"/>
              </w:rPr>
            </w:pPr>
          </w:p>
        </w:tc>
        <w:tc>
          <w:tcPr>
            <w:tcW w:w="1843" w:type="dxa"/>
          </w:tcPr>
          <w:p w14:paraId="08CE241E" w14:textId="36BAE6BC" w:rsidR="00E43B62" w:rsidRPr="007667CA" w:rsidRDefault="00E43B62" w:rsidP="00434EAC">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434EAC">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434EAC">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434EAC">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434EAC">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434EAC">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434EAC">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434EAC">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434EAC">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434EAC">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3AB9C1C6" w:rsidR="00F61DED" w:rsidRPr="007667CA" w:rsidRDefault="00E43B62" w:rsidP="00320A9C">
      <w:pPr>
        <w:pStyle w:val="Bijschriftv1"/>
        <w:ind w:firstLine="0"/>
        <w:rPr>
          <w:rFonts w:cs="Arial"/>
          <w:lang w:val="en-US"/>
        </w:rPr>
      </w:pPr>
      <w:bookmarkStart w:id="25" w:name="_Ref73127611"/>
      <w:r w:rsidRPr="00D736A8">
        <w:t xml:space="preserve">Table </w:t>
      </w:r>
      <w:r w:rsidR="00C230DF">
        <w:fldChar w:fldCharType="begin"/>
      </w:r>
      <w:r w:rsidR="00C230DF">
        <w:instrText xml:space="preserve"> SEQ Table \* ARABIC </w:instrText>
      </w:r>
      <w:r w:rsidR="00C230DF">
        <w:fldChar w:fldCharType="separate"/>
      </w:r>
      <w:r w:rsidR="003C689C">
        <w:rPr>
          <w:noProof/>
        </w:rPr>
        <w:t>2</w:t>
      </w:r>
      <w:r w:rsidR="00C230DF">
        <w:rPr>
          <w:noProof/>
        </w:rPr>
        <w:fldChar w:fldCharType="end"/>
      </w:r>
      <w:bookmarkEnd w:id="25"/>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17E8477F" w:rsidR="005B2AAB" w:rsidRDefault="00F76241" w:rsidP="000024AD">
      <w:pPr>
        <w:pStyle w:val="Geenafstand"/>
        <w:spacing w:line="360" w:lineRule="auto"/>
        <w:ind w:firstLine="360"/>
        <w:rPr>
          <w:rFonts w:ascii="Arial" w:hAnsi="Arial" w:cs="Arial"/>
          <w:lang w:val="en-US"/>
        </w:rPr>
      </w:pPr>
      <w:r>
        <w:rPr>
          <w:rFonts w:ascii="Arial" w:hAnsi="Arial" w:cs="Arial"/>
          <w:lang w:val="en-US"/>
        </w:rPr>
        <w:t>As the DNA</w:t>
      </w:r>
      <w:r w:rsidR="003C3CF4">
        <w:rPr>
          <w:rFonts w:ascii="Arial" w:hAnsi="Arial" w:cs="Arial"/>
          <w:lang w:val="en-US"/>
        </w:rPr>
        <w:t xml:space="preserve"> </w:t>
      </w:r>
      <w:r>
        <w:rPr>
          <w:rFonts w:ascii="Arial" w:hAnsi="Arial" w:cs="Arial"/>
          <w:lang w:val="en-US"/>
        </w:rPr>
        <w:t xml:space="preserve">experts </w:t>
      </w:r>
      <w:r w:rsidR="00947714">
        <w:rPr>
          <w:rFonts w:ascii="Arial" w:hAnsi="Arial" w:cs="Arial"/>
          <w:lang w:val="en-US"/>
        </w:rPr>
        <w:t xml:space="preserve">we </w:t>
      </w:r>
      <w:r>
        <w:rPr>
          <w:rFonts w:ascii="Arial" w:hAnsi="Arial" w:cs="Arial"/>
          <w:lang w:val="en-US"/>
        </w:rPr>
        <w:t xml:space="preserve">consulted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45EE8CB1"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t>
      </w:r>
      <w:r w:rsidR="00FC31A7">
        <w:rPr>
          <w:rFonts w:ascii="Arial" w:hAnsi="Arial" w:cs="Arial"/>
          <w:lang w:val="en-US"/>
        </w:rPr>
        <w:t xml:space="preserve">of DNA profiles </w:t>
      </w:r>
      <w:r w:rsidR="00F516AB">
        <w:rPr>
          <w:rFonts w:ascii="Arial" w:hAnsi="Arial" w:cs="Arial"/>
          <w:lang w:val="en-US"/>
        </w:rPr>
        <w:t xml:space="preserve">which can be applied to any type of machine learning model. The explanation consists of SHAP values and a counterfactual example incorporated into a compound </w:t>
      </w:r>
      <w:r w:rsidR="00F516AB">
        <w:rPr>
          <w:rFonts w:ascii="Arial" w:hAnsi="Arial" w:cs="Arial"/>
          <w:lang w:val="en-US"/>
        </w:rPr>
        <w:lastRenderedPageBreak/>
        <w:t>visualization, which has been evaluated by a small group of DNA</w:t>
      </w:r>
      <w:r w:rsidR="003C3CF4">
        <w:rPr>
          <w:rFonts w:ascii="Arial" w:hAnsi="Arial" w:cs="Arial"/>
          <w:lang w:val="en-US"/>
        </w:rPr>
        <w:t xml:space="preserve"> </w:t>
      </w:r>
      <w:r w:rsidR="00F516AB">
        <w:rPr>
          <w:rFonts w:ascii="Arial" w:hAnsi="Arial" w:cs="Arial"/>
          <w:lang w:val="en-US"/>
        </w:rPr>
        <w:t xml:space="preserve">experts. </w:t>
      </w:r>
      <w:r w:rsidR="00FC31A7">
        <w:rPr>
          <w:rFonts w:ascii="Arial" w:hAnsi="Arial" w:cs="Arial"/>
          <w:lang w:val="en-US"/>
        </w:rPr>
        <w:t>From t</w:t>
      </w:r>
      <w:r w:rsidR="00F516AB">
        <w:rPr>
          <w:rFonts w:ascii="Arial" w:hAnsi="Arial" w:cs="Arial"/>
          <w:lang w:val="en-US"/>
        </w:rPr>
        <w:t>he</w:t>
      </w:r>
      <w:r w:rsidR="00FC31A7">
        <w:rPr>
          <w:rFonts w:ascii="Arial" w:hAnsi="Arial" w:cs="Arial"/>
          <w:lang w:val="en-US"/>
        </w:rPr>
        <w:t>ir observations, it seems that the visualization</w:t>
      </w:r>
      <w:r w:rsidR="00F516AB">
        <w:rPr>
          <w:rFonts w:ascii="Arial" w:hAnsi="Arial" w:cs="Arial"/>
          <w:lang w:val="en-US"/>
        </w:rPr>
        <w:t xml:space="preserve"> provide</w:t>
      </w:r>
      <w:r w:rsidR="00FC31A7">
        <w:rPr>
          <w:rFonts w:ascii="Arial" w:hAnsi="Arial" w:cs="Arial"/>
          <w:lang w:val="en-US"/>
        </w:rPr>
        <w:t>s</w:t>
      </w:r>
      <w:r w:rsidR="00F516AB">
        <w:rPr>
          <w:rFonts w:ascii="Arial" w:hAnsi="Arial" w:cs="Arial"/>
          <w:lang w:val="en-US"/>
        </w:rPr>
        <w:t xml:space="preserv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FC31A7">
        <w:rPr>
          <w:rFonts w:ascii="Arial" w:hAnsi="Arial" w:cs="Arial"/>
          <w:lang w:val="en-US"/>
        </w:rPr>
        <w:t>are</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w:t>
      </w:r>
      <w:r w:rsidR="00FC31A7">
        <w:rPr>
          <w:rFonts w:ascii="Arial" w:hAnsi="Arial" w:cs="Arial"/>
          <w:lang w:val="en-US"/>
        </w:rPr>
        <w:t>ReCo</w:t>
      </w:r>
      <w:r w:rsidR="00744C57" w:rsidRPr="007667CA">
        <w:rPr>
          <w:rFonts w:ascii="Arial" w:hAnsi="Arial" w:cs="Arial"/>
          <w:lang w:val="en-US"/>
        </w:rPr>
        <w:t xml:space="preserve">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4623BD">
        <w:rPr>
          <w:rFonts w:ascii="Arial" w:hAnsi="Arial" w:cs="Arial"/>
          <w:lang w:val="en-US"/>
        </w:rPr>
        <w:t>, while still creating sparse counterfactuals</w:t>
      </w:r>
      <w:r w:rsidR="00744C57" w:rsidRPr="007667CA">
        <w:rPr>
          <w:rFonts w:ascii="Arial" w:hAnsi="Arial" w:cs="Arial"/>
          <w:lang w:val="en-US"/>
        </w:rPr>
        <w:t>.</w:t>
      </w:r>
      <w:r w:rsidR="00744C57">
        <w:rPr>
          <w:rFonts w:ascii="Arial" w:hAnsi="Arial" w:cs="Arial"/>
          <w:lang w:val="en-US"/>
        </w:rPr>
        <w:t xml:space="preserve"> Additionally, a realism metric was defined that </w:t>
      </w:r>
      <w:r w:rsidR="00744C57" w:rsidRPr="007667CA">
        <w:rPr>
          <w:rFonts w:ascii="Arial" w:hAnsi="Arial" w:cs="Arial"/>
          <w:lang w:val="en-US"/>
        </w:rPr>
        <w:t>scores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32A88F11" w:rsidR="00BF0314" w:rsidRPr="007667CA" w:rsidRDefault="0011186C" w:rsidP="00245B21">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442925">
        <w:rPr>
          <w:rFonts w:ascii="Arial" w:hAnsi="Arial" w:cs="Arial"/>
          <w:lang w:val="en-US"/>
        </w:rPr>
        <w:t xml:space="preserve">Jerry Hoogenboom for generating the 5000 samples, </w:t>
      </w:r>
      <w:r w:rsidR="00206B65">
        <w:rPr>
          <w:rFonts w:ascii="Arial" w:hAnsi="Arial" w:cs="Arial"/>
          <w:lang w:val="en-US"/>
        </w:rPr>
        <w:t>Jennifer van der Linden 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the NFI group </w:t>
      </w:r>
      <w:r w:rsidR="000D78AE" w:rsidRPr="007667CA">
        <w:rPr>
          <w:rFonts w:ascii="Arial" w:hAnsi="Arial" w:cs="Arial"/>
          <w:lang w:val="en-US"/>
        </w:rPr>
        <w:t>BiS for participating in the user studies</w:t>
      </w:r>
      <w:r w:rsidR="00206B65">
        <w:rPr>
          <w:rFonts w:ascii="Arial" w:hAnsi="Arial" w:cs="Arial"/>
          <w:lang w:val="en-US"/>
        </w:rPr>
        <w:t xml:space="preserve">, and Jason van Breukelen for providing </w:t>
      </w:r>
      <w:r w:rsidR="00FC31A7">
        <w:rPr>
          <w:rFonts w:ascii="Arial" w:hAnsi="Arial" w:cs="Arial"/>
          <w:lang w:val="en-US"/>
        </w:rPr>
        <w:t xml:space="preserve">general </w:t>
      </w:r>
      <w:r w:rsidR="00206B65">
        <w:rPr>
          <w:rFonts w:ascii="Arial" w:hAnsi="Arial" w:cs="Arial"/>
          <w:lang w:val="en-US"/>
        </w:rPr>
        <w:t>feedback</w:t>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63970859" w14:textId="77777777" w:rsidR="003A5A84" w:rsidRPr="003A5A84" w:rsidRDefault="00FC17CD" w:rsidP="003A5A84">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3A5A84" w:rsidRPr="003A5A84">
        <w:t>[1] M.D. Coble, J.A. Bright, J.S. Buckleton, J.M. Curran, Uncertainty in the number of contributors in the proposed new CODIS set, Forensic Science International: Genetics 19 (2015) 207-211.</w:t>
      </w:r>
    </w:p>
    <w:p w14:paraId="5EEDD14B" w14:textId="77777777" w:rsidR="003A5A84" w:rsidRPr="003A5A84" w:rsidRDefault="003A5A84" w:rsidP="003A5A84">
      <w:pPr>
        <w:pStyle w:val="EndNoteBibliography"/>
        <w:ind w:firstLine="0"/>
      </w:pPr>
      <w:r w:rsidRPr="003A5A84">
        <w:t>[2] C.C.G. Benschop, H. Haned, L. Jeurissen, P.D. Gill, T. Sijen, The effect of varying the number of contributors on likelihood ratios for complex DNA mixtures, Forensic Science International: Genetics 19 (2015) 92-99.</w:t>
      </w:r>
    </w:p>
    <w:p w14:paraId="7CBC9066" w14:textId="77777777" w:rsidR="003A5A84" w:rsidRPr="003A5A84" w:rsidRDefault="003A5A84" w:rsidP="003A5A84">
      <w:pPr>
        <w:pStyle w:val="EndNoteBibliography"/>
        <w:ind w:firstLine="0"/>
      </w:pPr>
      <w:r w:rsidRPr="003A5A84">
        <w:t>[3] H. Haned, L. Pène, J.R. Lobry, A.B. Dufour, D. Pontier, Estimating the Number of Contributors to Forensic DNA Mixtures: Does Maximum Likelihood Perform Better Than Maximum Allele Count?, Journal of Forensic Sciences 56(1) (2011) 23-28.</w:t>
      </w:r>
    </w:p>
    <w:p w14:paraId="382087E6" w14:textId="77777777" w:rsidR="003A5A84" w:rsidRPr="003A5A84" w:rsidRDefault="003A5A84" w:rsidP="003A5A84">
      <w:pPr>
        <w:pStyle w:val="EndNoteBibliography"/>
        <w:ind w:firstLine="0"/>
      </w:pPr>
      <w:r w:rsidRPr="003A5A84">
        <w:t>[4] A. Biedermann, S. Bozza, K. Konis, F. Taroni, Inference about the number of contributors to a DNA mixture: Comparative analyses of a Bayesian network approach and the maximum allele count method, Forensic Science International: Genetics 6(6) (2012) 689-696.</w:t>
      </w:r>
    </w:p>
    <w:p w14:paraId="79CA2925" w14:textId="77777777" w:rsidR="003A5A84" w:rsidRPr="003A5A84" w:rsidRDefault="003A5A84" w:rsidP="003A5A84">
      <w:pPr>
        <w:pStyle w:val="EndNoteBibliography"/>
        <w:ind w:firstLine="0"/>
      </w:pPr>
      <w:r w:rsidRPr="003A5A84">
        <w:t>[5] D.R. Paoletti, D.E. Krane, T.E. Doom, M. Raymer, Inferring the Number of Contributors to Mixed DNA Profiles, IEEE/ACM Transactions on Computational Biology and Bioinformatics 9(1) (2012) 113-122.</w:t>
      </w:r>
    </w:p>
    <w:p w14:paraId="676A29F5" w14:textId="77777777" w:rsidR="003A5A84" w:rsidRPr="003A5A84" w:rsidRDefault="003A5A84" w:rsidP="003A5A84">
      <w:pPr>
        <w:pStyle w:val="EndNoteBibliography"/>
        <w:ind w:firstLine="0"/>
      </w:pPr>
      <w:r w:rsidRPr="003A5A84">
        <w:t>[6] B.A. Young, K.B. Gettings, B. McCord, P.M. Vallone, Estimating number of contributors in massively parallel sequencing data of STR loci, Forensic Science International: Genetics 38 (2019) 15-22.</w:t>
      </w:r>
    </w:p>
    <w:p w14:paraId="44CD8471" w14:textId="77777777" w:rsidR="003A5A84" w:rsidRPr="003A5A84" w:rsidRDefault="003A5A84" w:rsidP="003A5A84">
      <w:pPr>
        <w:pStyle w:val="EndNoteBibliography"/>
        <w:ind w:firstLine="0"/>
      </w:pPr>
      <w:r w:rsidRPr="003A5A84">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1C0F9FFE" w14:textId="77777777" w:rsidR="003A5A84" w:rsidRPr="003A5A84" w:rsidRDefault="003A5A84" w:rsidP="003A5A84">
      <w:pPr>
        <w:pStyle w:val="EndNoteBibliography"/>
        <w:ind w:firstLine="0"/>
      </w:pPr>
      <w:r w:rsidRPr="003A5A84">
        <w:lastRenderedPageBreak/>
        <w:t>[8] H. Swaminathan, C.M. Grgicak, M. Medard, D.S. Lun, NOCIt: A computational method to infer the number of contributors to DNA samples analyzed by STR genotyping, Forensic Science International: Genetics 16 (2015) 172-180.</w:t>
      </w:r>
    </w:p>
    <w:p w14:paraId="3B3B36FF" w14:textId="77777777" w:rsidR="003A5A84" w:rsidRPr="003A5A84" w:rsidRDefault="003A5A84" w:rsidP="003A5A84">
      <w:pPr>
        <w:pStyle w:val="EndNoteBibliography"/>
        <w:ind w:firstLine="0"/>
      </w:pPr>
      <w:r w:rsidRPr="003A5A84">
        <w:t>[9] C. Benschop, A. Backx, T. Sijen, Automated estimation of the number of contributors in autosomal STR profiles, Forensic Science International: Genetics Supplement Series 7 (2019).</w:t>
      </w:r>
    </w:p>
    <w:p w14:paraId="6A5096EA" w14:textId="77777777" w:rsidR="003A5A84" w:rsidRPr="003A5A84" w:rsidRDefault="003A5A84" w:rsidP="003A5A84">
      <w:pPr>
        <w:pStyle w:val="EndNoteBibliography"/>
        <w:ind w:firstLine="0"/>
      </w:pPr>
      <w:r w:rsidRPr="003A5A84">
        <w:t>[10] M.D. Coble, J.-A. Bright, Probabilistic genotyping software: An overview, Forensic Science International: Genetics 38 (2019) 219-224.</w:t>
      </w:r>
    </w:p>
    <w:p w14:paraId="3D78FA8D" w14:textId="77777777" w:rsidR="003A5A84" w:rsidRPr="003A5A84" w:rsidRDefault="003A5A84" w:rsidP="003A5A84">
      <w:pPr>
        <w:pStyle w:val="EndNoteBibliography"/>
        <w:ind w:firstLine="0"/>
      </w:pPr>
      <w:r w:rsidRPr="003A5A84">
        <w:t>[11] D. Taylor, J.-A. Bright, J. Buckleton, Interpreting forensic DNA profiling evidence without specifying the number of contributors, Forensic Science International: Genetics 13 (2014) 269-280.</w:t>
      </w:r>
    </w:p>
    <w:p w14:paraId="60AC0AAE" w14:textId="77777777" w:rsidR="003A5A84" w:rsidRPr="003A5A84" w:rsidRDefault="003A5A84" w:rsidP="003A5A84">
      <w:pPr>
        <w:pStyle w:val="EndNoteBibliography"/>
        <w:ind w:firstLine="0"/>
      </w:pPr>
      <w:r w:rsidRPr="003A5A84">
        <w:t>[12] Ø. Bleka, G. Storvik, P. Gill, EuroForMix: An open source software based on a continuous model to evaluate STR DNA profiles from a mixture of contributors with artefacts, Forensic Science International: Genetics 21 (2016) 35-44.</w:t>
      </w:r>
    </w:p>
    <w:p w14:paraId="2644474C" w14:textId="77777777" w:rsidR="003A5A84" w:rsidRPr="003A5A84" w:rsidRDefault="003A5A84" w:rsidP="003A5A84">
      <w:pPr>
        <w:pStyle w:val="EndNoteBibliography"/>
        <w:ind w:firstLine="0"/>
      </w:pPr>
      <w:r w:rsidRPr="003A5A84">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0ACB221" w14:textId="77777777" w:rsidR="003A5A84" w:rsidRPr="003A5A84" w:rsidRDefault="003A5A84" w:rsidP="003A5A84">
      <w:pPr>
        <w:pStyle w:val="EndNoteBibliography"/>
        <w:ind w:firstLine="0"/>
      </w:pPr>
      <w:r w:rsidRPr="003A5A84">
        <w:t>[14] C.C.G. Benschop, A. Nijveld, F.E. Duijs, T. Sijen, An assessment of the performance of the probabilistic genotyping software EuroForMix: Trends in likelihood ratios and analysis of Type I &amp; II errors, Forensic Science International: Genetics 42 (2019) 31-38.</w:t>
      </w:r>
    </w:p>
    <w:p w14:paraId="74667D04" w14:textId="77777777" w:rsidR="003A5A84" w:rsidRPr="003A5A84" w:rsidRDefault="003A5A84" w:rsidP="003A5A84">
      <w:pPr>
        <w:pStyle w:val="EndNoteBibliography"/>
        <w:ind w:firstLine="0"/>
      </w:pPr>
      <w:r w:rsidRPr="003A5A84">
        <w:t>[15] T. Bille, S. Weitz, J.S. Buckleton, J.-A. Bright, Interpreting a major component from a mixed DNA profile with an unknown number of minor contributors, Forensic Science International: Genetics 40 (2019) 150-159.</w:t>
      </w:r>
    </w:p>
    <w:p w14:paraId="2007512D" w14:textId="77777777" w:rsidR="003A5A84" w:rsidRPr="003A5A84" w:rsidRDefault="003A5A84" w:rsidP="003A5A84">
      <w:pPr>
        <w:pStyle w:val="EndNoteBibliography"/>
        <w:ind w:firstLine="0"/>
      </w:pPr>
      <w:r w:rsidRPr="003A5A84">
        <w:t>[16] J.S. Buckleton, J.-A. Bright, K. Cheng, H. Kelly, D.A. Taylor, The effect of varying the number of contributors in the prosecution and alternate propositions, Forensic Science International: Genetics 38 (2019) 225-231.</w:t>
      </w:r>
    </w:p>
    <w:p w14:paraId="67BB6A72" w14:textId="77777777" w:rsidR="003A5A84" w:rsidRPr="003A5A84" w:rsidRDefault="003A5A84" w:rsidP="003A5A84">
      <w:pPr>
        <w:pStyle w:val="EndNoteBibliography"/>
        <w:ind w:firstLine="0"/>
      </w:pPr>
      <w:r w:rsidRPr="003A5A84">
        <w:t>[17] T.M. Clayton, J.P. Whitaker, R. Sparkes, P. Gill, Analysis and interpretation of mixed forensic stains using DNA STR profiling, Forensic Science International 91(1) (1998) 55-70.</w:t>
      </w:r>
    </w:p>
    <w:p w14:paraId="21E2CF69" w14:textId="77777777" w:rsidR="003A5A84" w:rsidRPr="003A5A84" w:rsidRDefault="003A5A84" w:rsidP="003A5A84">
      <w:pPr>
        <w:pStyle w:val="EndNoteBibliography"/>
        <w:ind w:firstLine="0"/>
      </w:pPr>
      <w:r w:rsidRPr="003A5A84">
        <w:t>[18] C.C.G. Benschop, J. van der Linden, J. Hoogenboom, R. Ypma, H. Haned, Automated estimation of the number of contributors in autosomal short tandem repeat profiles using a machine learning approach, Forensic Science International: Genetics 43 (2019) 102150.</w:t>
      </w:r>
    </w:p>
    <w:p w14:paraId="26F5E91B" w14:textId="77777777" w:rsidR="003A5A84" w:rsidRPr="003A5A84" w:rsidRDefault="003A5A84" w:rsidP="003A5A84">
      <w:pPr>
        <w:pStyle w:val="EndNoteBibliography"/>
        <w:ind w:firstLine="0"/>
      </w:pPr>
      <w:r w:rsidRPr="003A5A84">
        <w:t>[19] M.A. Marciano, J.D. Adelman, Developmental validation of PACE™: Automated artifact identification and contributor estimation for use with GlobalFiler™ and PowerPlex® fusion 6c generated data, Forensic Science International: Genetics 43 (2019).</w:t>
      </w:r>
    </w:p>
    <w:p w14:paraId="017A2E06" w14:textId="77777777" w:rsidR="003A5A84" w:rsidRPr="003A5A84" w:rsidRDefault="003A5A84" w:rsidP="003A5A84">
      <w:pPr>
        <w:pStyle w:val="EndNoteBibliography"/>
        <w:ind w:firstLine="0"/>
      </w:pPr>
      <w:r w:rsidRPr="003A5A84">
        <w:t>[20] M. Kruijver, H. Kelly, K. Cheng, M.-H. Lin, J. Morawitz, L. Russell, J. Buckleton, J.-A. Bright, Estimating the number of contributors to a DNA profile using decision trees, Forensic Science International: Genetics 50 (2021) 102407.</w:t>
      </w:r>
    </w:p>
    <w:p w14:paraId="2293F300" w14:textId="77777777" w:rsidR="003A5A84" w:rsidRPr="003A5A84" w:rsidRDefault="003A5A84" w:rsidP="003A5A84">
      <w:pPr>
        <w:pStyle w:val="EndNoteBibliography"/>
        <w:ind w:firstLine="0"/>
      </w:pPr>
      <w:r w:rsidRPr="003A5A84">
        <w:t>[21] B. Mittelstadt, C. Russell, S. Wachter, Explaining Explanations in AI, 2018.</w:t>
      </w:r>
    </w:p>
    <w:p w14:paraId="00F2B412" w14:textId="77777777" w:rsidR="003A5A84" w:rsidRPr="003A5A84" w:rsidRDefault="003A5A84" w:rsidP="003A5A84">
      <w:pPr>
        <w:pStyle w:val="EndNoteBibliography"/>
        <w:ind w:firstLine="0"/>
      </w:pPr>
      <w:r w:rsidRPr="003A5A84">
        <w:t>[22] T. Miller, Explanation in artificial intelligence: Insights from the social sciences, Artificial Intelligence 267 (2019) 1-38.</w:t>
      </w:r>
    </w:p>
    <w:p w14:paraId="0BD0912E" w14:textId="77777777" w:rsidR="003A5A84" w:rsidRPr="003A5A84" w:rsidRDefault="003A5A84" w:rsidP="003A5A84">
      <w:pPr>
        <w:pStyle w:val="EndNoteBibliography"/>
        <w:ind w:firstLine="0"/>
      </w:pPr>
      <w:r w:rsidRPr="003A5A84">
        <w:t>[23] D.V. Carvalho, E.M. Pereira, J.S. Cardoso, Machine learning interpretability: A survey on methods and metrics, Electronics (Switzerland) 8(8) (2019).</w:t>
      </w:r>
    </w:p>
    <w:p w14:paraId="7F404F81" w14:textId="77777777" w:rsidR="003A5A84" w:rsidRPr="003A5A84" w:rsidRDefault="003A5A84" w:rsidP="003A5A84">
      <w:pPr>
        <w:pStyle w:val="EndNoteBibliography"/>
        <w:ind w:firstLine="0"/>
      </w:pPr>
      <w:r w:rsidRPr="003A5A84">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CF2C1DD" w14:textId="77777777" w:rsidR="003A5A84" w:rsidRPr="003A5A84" w:rsidRDefault="003A5A84" w:rsidP="003A5A84">
      <w:pPr>
        <w:pStyle w:val="EndNoteBibliography"/>
        <w:ind w:firstLine="0"/>
      </w:pPr>
      <w:r w:rsidRPr="003A5A84">
        <w:t>[25] Z.C. Lipton, The mythos of model interpretability: In machine learning, the concept of interpretability is both important and slippery, Queue 16(3) (2018).</w:t>
      </w:r>
    </w:p>
    <w:p w14:paraId="3C3A4322" w14:textId="77777777" w:rsidR="003A5A84" w:rsidRPr="003A5A84" w:rsidRDefault="003A5A84" w:rsidP="003A5A84">
      <w:pPr>
        <w:pStyle w:val="EndNoteBibliography"/>
        <w:ind w:firstLine="0"/>
      </w:pPr>
      <w:r w:rsidRPr="003A5A84">
        <w:t>[26] L.H. Gilpin, D. Bau, B.Z. Yuan, A. Bajwa, M. Specter, L. Kagal, Explaining Explanations: An Overview of Interpretability of Machine Learning, 2018 IEEE 5th International Conference on Data Science and Advanced Analytics (DSAA), 2018, pp. 80-89.</w:t>
      </w:r>
    </w:p>
    <w:p w14:paraId="669AB8E0" w14:textId="77777777" w:rsidR="003A5A84" w:rsidRPr="003A5A84" w:rsidRDefault="003A5A84" w:rsidP="003A5A84">
      <w:pPr>
        <w:pStyle w:val="EndNoteBibliography"/>
        <w:ind w:firstLine="0"/>
      </w:pPr>
      <w:r w:rsidRPr="003A5A84">
        <w:t>[27] A. Adadi, M. Berrada, Peeking Inside the Black-Box: A Survey on Explainable Artificial Intelligence (XAI), IEEE Access 6 (2018) 52138-52160.</w:t>
      </w:r>
    </w:p>
    <w:p w14:paraId="511D4553" w14:textId="77777777" w:rsidR="003A5A84" w:rsidRPr="003A5A84" w:rsidRDefault="003A5A84" w:rsidP="003A5A84">
      <w:pPr>
        <w:pStyle w:val="EndNoteBibliography"/>
        <w:ind w:firstLine="0"/>
      </w:pPr>
      <w:r w:rsidRPr="003A5A84">
        <w:lastRenderedPageBreak/>
        <w:t>[28] M. Du, N. Liu, X. Hu, Techniques for interpretable machine learning, Communications of the ACM 63(1) (2020) 68-77.</w:t>
      </w:r>
    </w:p>
    <w:p w14:paraId="3598EF84" w14:textId="77777777" w:rsidR="003A5A84" w:rsidRPr="003A5A84" w:rsidRDefault="003A5A84" w:rsidP="003A5A84">
      <w:pPr>
        <w:pStyle w:val="EndNoteBibliography"/>
        <w:ind w:firstLine="0"/>
      </w:pPr>
      <w:r w:rsidRPr="003A5A84">
        <w:t>[29] M. Kruijver, H. Kelly, K. Cheng, M.-H. Lin, J. Morawitz, L. Russell, J. Buckleton, J.-A. Bright, Estimating the number of contributors to a DNA profile using decision trees, Forensic Science International: Genetics.</w:t>
      </w:r>
    </w:p>
    <w:p w14:paraId="1B3BEF63" w14:textId="77777777" w:rsidR="003A5A84" w:rsidRPr="003A5A84" w:rsidRDefault="003A5A84" w:rsidP="003A5A84">
      <w:pPr>
        <w:pStyle w:val="EndNoteBibliography"/>
        <w:ind w:firstLine="0"/>
      </w:pPr>
      <w:r w:rsidRPr="003A5A84">
        <w:t>[30] E. Commision, Fostering a European approach to Artificial Intelligence, 2021.</w:t>
      </w:r>
    </w:p>
    <w:p w14:paraId="222F7994" w14:textId="77777777" w:rsidR="003A5A84" w:rsidRPr="003A5A84" w:rsidRDefault="003A5A84" w:rsidP="003A5A84">
      <w:pPr>
        <w:pStyle w:val="EndNoteBibliography"/>
        <w:ind w:firstLine="0"/>
      </w:pPr>
      <w:r w:rsidRPr="003A5A84">
        <w:t>[31] W.J. Murdoch, C. Singh, K. Kumbier, R. Abbasi-Asl, B. Yu, Definitions, methods, and applications in interpretable machine learning, Proceedings of the National Academy of Sciences of the United States of America 116(44) (2019) 22071-22080.</w:t>
      </w:r>
    </w:p>
    <w:p w14:paraId="3B6C5A88" w14:textId="77777777" w:rsidR="003A5A84" w:rsidRPr="003A5A84" w:rsidRDefault="003A5A84" w:rsidP="003A5A84">
      <w:pPr>
        <w:pStyle w:val="EndNoteBibliography"/>
        <w:ind w:firstLine="0"/>
      </w:pPr>
      <w:r w:rsidRPr="003A5A84">
        <w:t>[32] R.R. Fernández, I. Martín de Diego, V. Aceña, A. Fernández-Isabel, J.M. Moguerza, Random forest explainability using counterfactual sets, Information Fusion 63 (2020) 196-207.</w:t>
      </w:r>
    </w:p>
    <w:p w14:paraId="332FC763" w14:textId="77777777" w:rsidR="003A5A84" w:rsidRPr="003A5A84" w:rsidRDefault="003A5A84" w:rsidP="003A5A84">
      <w:pPr>
        <w:pStyle w:val="EndNoteBibliography"/>
        <w:ind w:firstLine="0"/>
      </w:pPr>
      <w:r w:rsidRPr="003A5A84">
        <w:t>[33] S. Lundberg, S.-I. Lee, A Unified Approach to Interpreting Model Predictions, 2017.</w:t>
      </w:r>
    </w:p>
    <w:p w14:paraId="601695B1" w14:textId="77777777" w:rsidR="003A5A84" w:rsidRPr="003A5A84" w:rsidRDefault="003A5A84" w:rsidP="003A5A84">
      <w:pPr>
        <w:pStyle w:val="EndNoteBibliography"/>
        <w:ind w:firstLine="0"/>
      </w:pPr>
      <w:r w:rsidRPr="003A5A84">
        <w:t>[34] S.M. Lundberg, B. Nair, M.S. Vavilala, M. Horibe, M.J. Eisses, T. Adams, D.E. Liston, D.K. Low, S.F. Newman, J. Kim, S.I. Lee, Explainable machine-learning predictions for the prevention of hypoxaemia during surgery, Nat Biomed Eng 2(10) (2018) 749-760.</w:t>
      </w:r>
    </w:p>
    <w:p w14:paraId="4C5ADE78" w14:textId="77777777" w:rsidR="003A5A84" w:rsidRPr="003A5A84" w:rsidRDefault="003A5A84" w:rsidP="003A5A84">
      <w:pPr>
        <w:pStyle w:val="EndNoteBibliography"/>
        <w:ind w:firstLine="0"/>
      </w:pPr>
      <w:r w:rsidRPr="003A5A84">
        <w:t>[35] T.K. Yoo, I.H. Ryu, H. Choi, J.K. Kim, I.S. Lee, J.S. Kim, G. Lee, T.H. Rim, Explainable Machine Learning Approach as a Tool to Understand Factors Used to Select the Refractive Surgery Technique on the Expert Level, Transl Vis Sci Technol 9(2) (2020) 8.</w:t>
      </w:r>
    </w:p>
    <w:p w14:paraId="5A50E68A" w14:textId="77777777" w:rsidR="003A5A84" w:rsidRPr="003A5A84" w:rsidRDefault="003A5A84" w:rsidP="003A5A84">
      <w:pPr>
        <w:pStyle w:val="EndNoteBibliography"/>
        <w:ind w:firstLine="0"/>
      </w:pPr>
      <w:r w:rsidRPr="003A5A84">
        <w:t>[36] Y. Ramon, D. Martens, F. Provost, T. Evgeniou, A comparison of instance-level counterfactual explanation algorithms for behavioral and textual data: SEDC, LIME-C and SHAP-C, Advances in Data Analysis and Classification 14(4) (2020) 801-819.</w:t>
      </w:r>
    </w:p>
    <w:p w14:paraId="7C26BBEA" w14:textId="77777777" w:rsidR="003A5A84" w:rsidRPr="003A5A84" w:rsidRDefault="003A5A84" w:rsidP="003A5A84">
      <w:pPr>
        <w:pStyle w:val="EndNoteBibliography"/>
        <w:ind w:firstLine="0"/>
      </w:pPr>
      <w:r w:rsidRPr="003A5A84">
        <w:t>[37] S. Dandl, C. Molnar, M. Binder, B. Bischl, Multi-Objective Counterfactual Explanations, in: T. Bäck, M. Preuss, A. Deutz, H. Wang, C. Doerr, M. Emmerich, H. Trautmann (Eds.) Parallel Problem Solving from Nature – PPSN XVI, Springer International Publishing, Cham, 2020, pp. 448-469.</w:t>
      </w:r>
    </w:p>
    <w:p w14:paraId="3AF727B3" w14:textId="77777777" w:rsidR="003A5A84" w:rsidRPr="003A5A84" w:rsidRDefault="003A5A84" w:rsidP="003A5A84">
      <w:pPr>
        <w:pStyle w:val="EndNoteBibliography"/>
        <w:ind w:firstLine="0"/>
      </w:pPr>
      <w:r w:rsidRPr="003A5A84">
        <w:t>[38] S. Wachter, B. Mittelstadt, C. Russell, Counterfactual Explanations Without Opening the Black Box: Automated Decisions and the GDPR, Harvard journal of law &amp; technology 31 (2018) 841-887.</w:t>
      </w:r>
    </w:p>
    <w:p w14:paraId="51DBE809" w14:textId="77777777" w:rsidR="003A5A84" w:rsidRPr="003A5A84" w:rsidRDefault="003A5A84" w:rsidP="003A5A84">
      <w:pPr>
        <w:pStyle w:val="EndNoteBibliography"/>
        <w:ind w:firstLine="0"/>
      </w:pPr>
      <w:r w:rsidRPr="003A5A84">
        <w:t>[39] A.-H. Karimi, G. Barthe, B. Balle, I. Valera, Model-agnostic counterfactual explanations for consequential decisions, International Conference on Artificial Intelligence and Statistics, PMLR, 2020, pp. 895-905.</w:t>
      </w:r>
    </w:p>
    <w:p w14:paraId="45CA8FAB" w14:textId="77777777" w:rsidR="003A5A84" w:rsidRPr="003A5A84" w:rsidRDefault="003A5A84" w:rsidP="003A5A84">
      <w:pPr>
        <w:pStyle w:val="EndNoteBibliography"/>
        <w:ind w:firstLine="0"/>
      </w:pPr>
      <w:r w:rsidRPr="003A5A84">
        <w:t>[40] R.K. Mothilal, A. Sharma, C. Tan, Explaining machine learning classifiers through diverse counterfactual explanations, 2020, pp. 607-617.</w:t>
      </w:r>
    </w:p>
    <w:p w14:paraId="5D63BCB4" w14:textId="77777777" w:rsidR="003A5A84" w:rsidRPr="003A5A84" w:rsidRDefault="003A5A84" w:rsidP="003A5A84">
      <w:pPr>
        <w:pStyle w:val="EndNoteBibliography"/>
        <w:ind w:firstLine="0"/>
      </w:pPr>
      <w:r w:rsidRPr="003A5A84">
        <w:t>[41] S. Sharma, J. Henderson, J. Ghosh, CERTIFAI: A common framework to provide explanations and analyse the fairness and robustness of black-box models, 2020, pp. 166-172.</w:t>
      </w:r>
    </w:p>
    <w:p w14:paraId="7E612B99" w14:textId="77777777" w:rsidR="003A5A84" w:rsidRPr="003A5A84" w:rsidRDefault="003A5A84" w:rsidP="003A5A84">
      <w:pPr>
        <w:pStyle w:val="EndNoteBibliography"/>
        <w:ind w:firstLine="0"/>
      </w:pPr>
      <w:r w:rsidRPr="003A5A84">
        <w:t>[42] M. Schleich, Z. Geng, Y. Zhang, D. Suciu, GeCo: Quality Counterfactual Explanations in Real Time, 2021.</w:t>
      </w:r>
    </w:p>
    <w:p w14:paraId="55ACAC94" w14:textId="77777777" w:rsidR="003A5A84" w:rsidRPr="003A5A84" w:rsidRDefault="003A5A84" w:rsidP="003A5A84">
      <w:pPr>
        <w:pStyle w:val="EndNoteBibliography"/>
        <w:ind w:firstLine="0"/>
      </w:pPr>
      <w:r w:rsidRPr="003A5A84">
        <w:t>[43] R. Poyiadzi, K. Sokol, R. Santos-Rodriguez, T. Bie, P. Flach, FACE: Feasible and Actionable Counterfactual Explanations, 2020.</w:t>
      </w:r>
    </w:p>
    <w:p w14:paraId="5B81E31D" w14:textId="77777777" w:rsidR="003A5A84" w:rsidRPr="003A5A84" w:rsidRDefault="003A5A84" w:rsidP="003A5A84">
      <w:pPr>
        <w:pStyle w:val="EndNoteBibliography"/>
        <w:ind w:firstLine="0"/>
      </w:pPr>
      <w:r w:rsidRPr="003A5A84">
        <w:t>[44] J. Moore, N. Hammerla, C. Watkins, Explaining deep learning models with constrained adversarial examples, 2019, pp. 43-56.</w:t>
      </w:r>
    </w:p>
    <w:p w14:paraId="1C498C28" w14:textId="77777777" w:rsidR="003A5A84" w:rsidRPr="003A5A84" w:rsidRDefault="003A5A84" w:rsidP="003A5A84">
      <w:pPr>
        <w:pStyle w:val="EndNoteBibliography"/>
        <w:ind w:firstLine="0"/>
      </w:pPr>
      <w:r w:rsidRPr="003A5A84">
        <w:t>[45] M. Keane, B. Smyth, Good Counterfactuals and Where to Find Them: A Case-Based Technique for Generating Counterfactuals for Explainable AI (XAI), 2020.</w:t>
      </w:r>
    </w:p>
    <w:p w14:paraId="1B1D8098" w14:textId="77777777" w:rsidR="003A5A84" w:rsidRPr="003A5A84" w:rsidRDefault="003A5A84" w:rsidP="003A5A84">
      <w:pPr>
        <w:pStyle w:val="EndNoteBibliography"/>
        <w:ind w:firstLine="0"/>
      </w:pPr>
      <w:r w:rsidRPr="003A5A84">
        <w:t>[46] R.M. Grath, L. Costabello, C.L. Van, P. Sweeney, F. Kamiab, Z. Shen, F. Lécué, Interpretable Credit Application Predictions With Counterfactual Explanations, ArXiv abs/1811.05245 (2018).</w:t>
      </w:r>
    </w:p>
    <w:p w14:paraId="4D7708D6" w14:textId="77777777" w:rsidR="003A5A84" w:rsidRPr="003A5A84" w:rsidRDefault="003A5A84" w:rsidP="003A5A84">
      <w:pPr>
        <w:pStyle w:val="EndNoteBibliography"/>
        <w:ind w:firstLine="0"/>
      </w:pPr>
      <w:r w:rsidRPr="003A5A84">
        <w:t>[47] A. White, A. Garcez, Measurable Counterfactual Local Explanations for Any Classifier, ECAI, 2020.</w:t>
      </w:r>
    </w:p>
    <w:p w14:paraId="32A9636C" w14:textId="77777777" w:rsidR="003A5A84" w:rsidRPr="003A5A84" w:rsidRDefault="003A5A84" w:rsidP="003A5A84">
      <w:pPr>
        <w:pStyle w:val="EndNoteBibliography"/>
        <w:ind w:firstLine="0"/>
      </w:pPr>
      <w:r w:rsidRPr="003A5A84">
        <w:t>[48] C. Russell, Efficient search for diverse coherent explanations, 2019, pp. 20-28.</w:t>
      </w:r>
    </w:p>
    <w:p w14:paraId="7313AC96" w14:textId="77777777" w:rsidR="003A5A84" w:rsidRPr="003A5A84" w:rsidRDefault="003A5A84" w:rsidP="003A5A84">
      <w:pPr>
        <w:pStyle w:val="EndNoteBibliography"/>
        <w:ind w:firstLine="0"/>
      </w:pPr>
      <w:r w:rsidRPr="003A5A84">
        <w:t>[49] S. Rathi, Generating Counterfactual and Contrastive Explanations using SHAP, 2019.</w:t>
      </w:r>
    </w:p>
    <w:p w14:paraId="2BDC80E8" w14:textId="77777777" w:rsidR="003A5A84" w:rsidRPr="003A5A84" w:rsidRDefault="003A5A84" w:rsidP="003A5A84">
      <w:pPr>
        <w:pStyle w:val="EndNoteBibliography"/>
        <w:ind w:firstLine="0"/>
      </w:pPr>
      <w:r w:rsidRPr="003A5A84">
        <w:t>[50] R. Guidotti, A. Monreale, F. Giannotti, D. Pedreschi, S. Ruggieri, F. Turini, Factual and Counterfactual Explanations for Black Box Decision Making, IEEE Intelligent Systems 34(6) (2019) 14-23.</w:t>
      </w:r>
    </w:p>
    <w:p w14:paraId="45A671A0" w14:textId="77777777" w:rsidR="003A5A84" w:rsidRPr="003A5A84" w:rsidRDefault="003A5A84" w:rsidP="003A5A84">
      <w:pPr>
        <w:pStyle w:val="EndNoteBibliography"/>
        <w:ind w:firstLine="0"/>
      </w:pPr>
      <w:r w:rsidRPr="003A5A84">
        <w:t>[51] O. Gomez, S. Holter, J. Yuan, E. Bertini, ViCE, 2020, pp. 531-535.</w:t>
      </w:r>
    </w:p>
    <w:p w14:paraId="1ACEC3F8" w14:textId="77777777" w:rsidR="003A5A84" w:rsidRPr="003A5A84" w:rsidRDefault="003A5A84" w:rsidP="003A5A84">
      <w:pPr>
        <w:pStyle w:val="EndNoteBibliography"/>
        <w:ind w:firstLine="0"/>
      </w:pPr>
      <w:r w:rsidRPr="003A5A84">
        <w:t>[52] K. Sokol, P. Flach, Desiderata for interpretability: Explaining decision tree predictions with counterfactuals, 2019, pp. 10035-10036.</w:t>
      </w:r>
    </w:p>
    <w:p w14:paraId="15AC1090" w14:textId="77777777" w:rsidR="003A5A84" w:rsidRPr="003A5A84" w:rsidRDefault="003A5A84" w:rsidP="003A5A84">
      <w:pPr>
        <w:pStyle w:val="EndNoteBibliography"/>
        <w:ind w:firstLine="0"/>
      </w:pPr>
      <w:r w:rsidRPr="003A5A84">
        <w:lastRenderedPageBreak/>
        <w:t>[53] J. Wexler, M. Pushkarna, T. Bolukbasi, M. Wattenberg, F. Viégas, J. Wilson, The What-If Tool: Interactive Probing of Machine Learning Models, IEEE Transactions on Visualization and Computer Graphics 26(1) (2020) 56-65.</w:t>
      </w:r>
    </w:p>
    <w:p w14:paraId="6566A5BF" w14:textId="77777777" w:rsidR="003A5A84" w:rsidRPr="003A5A84" w:rsidRDefault="003A5A84" w:rsidP="003A5A84">
      <w:pPr>
        <w:pStyle w:val="EndNoteBibliography"/>
        <w:ind w:firstLine="0"/>
      </w:pPr>
      <w:r w:rsidRPr="003A5A84">
        <w:t>[54] S. Barocas, A.D. Selbst, M. Raghavan, The hidden assumptions behind counterfactual explanations and principal reasons, 2020, pp. 80-89.</w:t>
      </w:r>
    </w:p>
    <w:p w14:paraId="229EB812" w14:textId="77777777" w:rsidR="003A5A84" w:rsidRPr="003A5A84" w:rsidRDefault="003A5A84" w:rsidP="003A5A84">
      <w:pPr>
        <w:pStyle w:val="EndNoteBibliography"/>
        <w:ind w:firstLine="0"/>
      </w:pPr>
      <w:r w:rsidRPr="003A5A84">
        <w:t>[55] L. Bertossi, Score-Based Explanations in Data Management and Machine Learning, 2020, pp. 17-31.</w:t>
      </w:r>
    </w:p>
    <w:p w14:paraId="21FBD037" w14:textId="77777777" w:rsidR="003A5A84" w:rsidRPr="003A5A84" w:rsidRDefault="003A5A84" w:rsidP="003A5A84">
      <w:pPr>
        <w:pStyle w:val="EndNoteBibliography"/>
        <w:ind w:firstLine="0"/>
      </w:pPr>
      <w:r w:rsidRPr="003A5A84">
        <w:t>[56] A. Adhikari, D.M.J. Tax, R. Satta, M. Faeth, LEAFAGE: Example-based and Feature importance-based Explanations for Black-box ML models, IEEE International Conference on Fuzzy Systems, 2019.</w:t>
      </w:r>
    </w:p>
    <w:p w14:paraId="4185FCA1" w14:textId="77777777" w:rsidR="003A5A84" w:rsidRPr="003A5A84" w:rsidRDefault="003A5A84" w:rsidP="003A5A84">
      <w:pPr>
        <w:pStyle w:val="EndNoteBibliography"/>
        <w:ind w:firstLine="0"/>
      </w:pPr>
      <w:r w:rsidRPr="003A5A84">
        <w:t>[57] K. Sokol, P. Flach, Conversational Explanations of Machine Learning Predictions Through Class-contrastive Counterfactual Statements, 2018, pp. 5785-5786.</w:t>
      </w:r>
    </w:p>
    <w:p w14:paraId="6694FD3A" w14:textId="77777777" w:rsidR="003A5A84" w:rsidRPr="003A5A84" w:rsidRDefault="003A5A84" w:rsidP="003A5A84">
      <w:pPr>
        <w:pStyle w:val="EndNoteBibliography"/>
        <w:ind w:firstLine="0"/>
      </w:pPr>
      <w:r w:rsidRPr="003A5A84">
        <w:t>[58] K. Sokol, P. Flach, One Explanation Does Not Fit All: The Promise of Interactive Explanations for Machine Learning Transparency, KI - Kunstliche Intelligenz 34(2) (2020) 235-250.</w:t>
      </w:r>
    </w:p>
    <w:p w14:paraId="729893ED" w14:textId="77777777" w:rsidR="003A5A84" w:rsidRPr="003A5A84" w:rsidRDefault="003A5A84" w:rsidP="003A5A84">
      <w:pPr>
        <w:pStyle w:val="EndNoteBibliography"/>
        <w:ind w:firstLine="0"/>
      </w:pPr>
      <w:r w:rsidRPr="003A5A84">
        <w:t>[59] S. Verma, J.P. Dickerson, K. Hines, Counterfactual Explanations for Machine Learning: A Review, ArXiv abs/2010.10596 (2020).</w:t>
      </w:r>
    </w:p>
    <w:p w14:paraId="71E733AB" w14:textId="77777777" w:rsidR="003A5A84" w:rsidRPr="003A5A84" w:rsidRDefault="003A5A84" w:rsidP="003A5A84">
      <w:pPr>
        <w:pStyle w:val="EndNoteBibliography"/>
        <w:ind w:firstLine="0"/>
      </w:pPr>
      <w:r w:rsidRPr="003A5A84">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56B760B9" w14:textId="77777777" w:rsidR="003A5A84" w:rsidRPr="003A5A84" w:rsidRDefault="003A5A84" w:rsidP="003A5A84">
      <w:pPr>
        <w:pStyle w:val="EndNoteBibliography"/>
        <w:ind w:firstLine="0"/>
      </w:pPr>
      <w:r w:rsidRPr="003A5A84">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17641A6E" w14:textId="77777777" w:rsidR="003A5A84" w:rsidRPr="003A5A84" w:rsidRDefault="003A5A84" w:rsidP="003A5A84">
      <w:pPr>
        <w:pStyle w:val="EndNoteBibliography"/>
        <w:ind w:firstLine="0"/>
      </w:pPr>
      <w:r w:rsidRPr="003A5A84">
        <w:t>[62] A.R. Akula, S. Todorovic, J.Y. Chai, S. Zhu, Natural Language Interaction with Explainable AI Models, CVPR Workshops, 2019.</w:t>
      </w:r>
    </w:p>
    <w:p w14:paraId="78E70BE6" w14:textId="77777777" w:rsidR="003A5A84" w:rsidRPr="003A5A84" w:rsidRDefault="003A5A84" w:rsidP="003A5A84">
      <w:pPr>
        <w:pStyle w:val="EndNoteBibliography"/>
        <w:ind w:firstLine="0"/>
      </w:pPr>
      <w:r w:rsidRPr="003A5A84">
        <w:t>[63] C. Molnar, G. Konig, J. Herbinger, T. Freiesleben, S. Dandl, C.A. Scholbeck, G. Casalicchio, M. Grosse-Wentrup, B. Bischl, Pitfalls to Avoid when Interpreting Machine Learning Models, ArXiv abs/2007.04131 (2020).</w:t>
      </w:r>
    </w:p>
    <w:p w14:paraId="2DDF9F41" w14:textId="77777777" w:rsidR="003A5A84" w:rsidRPr="003A5A84" w:rsidRDefault="003A5A84" w:rsidP="003A5A84">
      <w:pPr>
        <w:pStyle w:val="EndNoteBibliography"/>
        <w:ind w:firstLine="0"/>
      </w:pPr>
      <w:r w:rsidRPr="003A5A84">
        <w:t>[64] G. Chiandussi, M. Codegone, S. Ferrero, F.E. Varesio, Comparison of multi-objective optimization methodologies for engineering applications, Computers &amp; Mathematics with Applications 63(5) (2012) 912-942.</w:t>
      </w:r>
    </w:p>
    <w:p w14:paraId="0738CDE8" w14:textId="77777777" w:rsidR="003A5A84" w:rsidRPr="003A5A84" w:rsidRDefault="003A5A84" w:rsidP="003A5A84">
      <w:pPr>
        <w:pStyle w:val="EndNoteBibliography"/>
        <w:ind w:firstLine="0"/>
      </w:pPr>
      <w:r w:rsidRPr="003A5A84">
        <w:t>[65] N. Gunantara, A review of multi-objective optimization: Methods and its applications, Cogent Engineering 5(1) (2018) 1502242.</w:t>
      </w:r>
    </w:p>
    <w:p w14:paraId="193B0704" w14:textId="77777777" w:rsidR="003A5A84" w:rsidRPr="003A5A84" w:rsidRDefault="003A5A84" w:rsidP="003A5A84">
      <w:pPr>
        <w:pStyle w:val="EndNoteBibliography"/>
        <w:ind w:firstLine="0"/>
      </w:pPr>
      <w:r w:rsidRPr="003A5A84">
        <w:t>[66] K. Sokol, P. Flach, Explainability fact sheets: A framework for systematic assessment of explainable approaches, FAT* 2020 - Proceedings of the 2020 Conference on Fairness, Accountability, and Transparency, 2020, pp. 56-67.</w:t>
      </w:r>
    </w:p>
    <w:p w14:paraId="4356FEC2" w14:textId="77777777" w:rsidR="003A5A84" w:rsidRPr="003A5A84" w:rsidRDefault="003A5A84" w:rsidP="003A5A84">
      <w:pPr>
        <w:pStyle w:val="EndNoteBibliography"/>
        <w:ind w:firstLine="0"/>
      </w:pPr>
      <w:r w:rsidRPr="003A5A84">
        <w:t>[67] K. Sokol, P. Flach, Counterfactual explanations of machine learning predictions: Opportunities and challenges for AI safety, 2019.</w:t>
      </w:r>
    </w:p>
    <w:p w14:paraId="198BB883" w14:textId="7044EB18" w:rsidR="003A5A84" w:rsidRPr="003A5A84" w:rsidRDefault="003A5A84" w:rsidP="003A5A84">
      <w:pPr>
        <w:pStyle w:val="EndNoteBibliography"/>
        <w:ind w:firstLine="0"/>
      </w:pPr>
      <w:r w:rsidRPr="003A5A84">
        <w:t>[68] s.-l. developers, sklearn.preprocessing.QuantileTransformer. &lt;</w:t>
      </w:r>
      <w:r w:rsidRPr="008C1BF3">
        <w:t>https://scikit-learn.org/stable/modules/generated/sklearn.preprocessing.QuantileTransformer.html</w:t>
      </w:r>
      <w:r w:rsidRPr="003A5A84">
        <w:t>&gt;, 2020 (accessed 25-05-2021.).</w:t>
      </w:r>
    </w:p>
    <w:p w14:paraId="4444A551" w14:textId="77777777" w:rsidR="003A5A84" w:rsidRPr="003A5A84" w:rsidRDefault="003A5A84" w:rsidP="003A5A84">
      <w:pPr>
        <w:pStyle w:val="EndNoteBibliography"/>
        <w:ind w:firstLine="0"/>
      </w:pPr>
      <w:r w:rsidRPr="003A5A84">
        <w:t>[69] P. Kovesi, Good Colour Maps: How to Design Them, ArXiv abs/1509.03700 (2015).</w:t>
      </w:r>
    </w:p>
    <w:p w14:paraId="46AF26E7" w14:textId="77777777" w:rsidR="003A5A84" w:rsidRPr="003A5A84" w:rsidRDefault="003A5A84" w:rsidP="003A5A84">
      <w:pPr>
        <w:pStyle w:val="EndNoteBibliography"/>
        <w:ind w:firstLine="0"/>
      </w:pPr>
      <w:r w:rsidRPr="003A5A84">
        <w:t>[70] S.M. Lundberg, B. Nair, M.S. Vavilala, M. Horibe, M.J. Eisses, T. Adams, D.E. Liston, D.K.-W. Low, S.-F. Newman, J. Kim, S.-I. Lee, Explainable machine-learning predictions for the prevention of hypoxaemia during surgery, Nature Biomedical Engineering 2(10) (2018) 749-760.</w:t>
      </w:r>
    </w:p>
    <w:p w14:paraId="2F37BA10" w14:textId="77777777" w:rsidR="003A5A84" w:rsidRPr="003A5A84" w:rsidRDefault="003A5A84" w:rsidP="003A5A84">
      <w:pPr>
        <w:pStyle w:val="EndNoteBibliography"/>
        <w:ind w:firstLine="0"/>
      </w:pPr>
      <w:r w:rsidRPr="003A5A84">
        <w:t>[71] M.G. KENDALL, A NEW MEASURE OF RANK CORRELATION, Biometrika 30(1-2) (1938) 81-93.</w:t>
      </w:r>
    </w:p>
    <w:p w14:paraId="14C5C423" w14:textId="487442E9"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26" w:name="_Hlk72673394"/>
      <w:r w:rsidRPr="00DC65BA">
        <w:rPr>
          <w:rFonts w:ascii="Arial" w:hAnsi="Arial" w:cs="Arial"/>
          <w:b/>
          <w:bCs/>
          <w:sz w:val="24"/>
          <w:szCs w:val="24"/>
          <w:lang w:val="en-US"/>
        </w:rPr>
        <w:lastRenderedPageBreak/>
        <w:t>Supplementary Material 1: data analysis and sampling</w:t>
      </w:r>
    </w:p>
    <w:p w14:paraId="114C5EE5" w14:textId="7512DCB8"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peak heights at locus vWA(average variation from the mean peak height at locus vWa)</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061A85EA" w:rsidR="00AC2D5A" w:rsidRDefault="00AC2D5A" w:rsidP="00EA66FF">
      <w:pPr>
        <w:pStyle w:val="Geenafstand"/>
        <w:spacing w:line="360" w:lineRule="auto"/>
        <w:ind w:firstLine="0"/>
        <w:rPr>
          <w:lang w:val="en-US"/>
        </w:rPr>
      </w:pPr>
      <w:bookmarkStart w:id="27"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1</w:t>
      </w:r>
      <w:r w:rsidRPr="00DC65BA">
        <w:rPr>
          <w:rFonts w:ascii="Arial" w:hAnsi="Arial" w:cs="Arial"/>
          <w:sz w:val="18"/>
          <w:szCs w:val="18"/>
          <w:lang w:val="en-US"/>
        </w:rPr>
        <w:fldChar w:fldCharType="end"/>
      </w:r>
      <w:bookmarkEnd w:id="27"/>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812846">
        <w:rPr>
          <w:rFonts w:ascii="Arial" w:hAnsi="Arial" w:cs="Arial"/>
          <w:sz w:val="18"/>
          <w:szCs w:val="18"/>
          <w:lang w:val="en-US"/>
        </w:rPr>
        <w:t xml:space="preserve">from the original RFC19 model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3813C32B"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rop-in prC</w:t>
            </w:r>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2A97835C" w:rsidR="00AC2D5A" w:rsidRDefault="00AC2D5A" w:rsidP="00EA66FF">
      <w:pPr>
        <w:pStyle w:val="Geenafstand"/>
        <w:spacing w:line="360" w:lineRule="auto"/>
        <w:ind w:firstLine="0"/>
        <w:rPr>
          <w:lang w:val="en-US"/>
        </w:rPr>
      </w:pPr>
      <w:bookmarkStart w:id="28"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2</w:t>
      </w:r>
      <w:r w:rsidRPr="00DC65BA">
        <w:rPr>
          <w:rFonts w:ascii="Arial" w:hAnsi="Arial" w:cs="Arial"/>
          <w:sz w:val="18"/>
          <w:szCs w:val="18"/>
          <w:lang w:val="en-US"/>
        </w:rPr>
        <w:fldChar w:fldCharType="end"/>
      </w:r>
      <w:bookmarkEnd w:id="28"/>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4F7CC592"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By fitting LDA on the original dataset of 590 samples (from here on referred to as “590-dataset”) and applying it to the dataset of the 5000 sample</w:t>
      </w:r>
      <w:r w:rsidR="00812846">
        <w:rPr>
          <w:rFonts w:ascii="Arial" w:hAnsi="Arial" w:cs="Arial"/>
        </w:rPr>
        <w:t>d</w:t>
      </w:r>
      <w:r w:rsidRPr="00EA66FF">
        <w:rPr>
          <w:rFonts w:ascii="Arial" w:hAnsi="Arial" w:cs="Arial"/>
        </w:rPr>
        <w:t xml:space="preserve">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003C689C" w:rsidRPr="003C689C">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003C689C" w:rsidRPr="003C689C">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7A7FE33D" w:rsidR="00E400A9" w:rsidRPr="0065734C" w:rsidRDefault="00E400A9" w:rsidP="0065734C">
      <w:pPr>
        <w:pStyle w:val="Bijschriftv1"/>
        <w:ind w:firstLine="0"/>
        <w:rPr>
          <w:lang w:val="en-US"/>
        </w:rPr>
      </w:pPr>
      <w:bookmarkStart w:id="29"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3C689C">
        <w:rPr>
          <w:noProof/>
          <w:lang w:val="en-US"/>
        </w:rPr>
        <w:t>1</w:t>
      </w:r>
      <w:r w:rsidR="00BE6CD6">
        <w:rPr>
          <w:lang w:val="en-US"/>
        </w:rPr>
        <w:fldChar w:fldCharType="end"/>
      </w:r>
      <w:bookmarkEnd w:id="29"/>
      <w:r w:rsidRPr="00DC65BA">
        <w:rPr>
          <w:lang w:val="en-US"/>
        </w:rPr>
        <w:t>: LDA fit on the 590</w:t>
      </w:r>
      <w:r w:rsidR="00812846">
        <w:rPr>
          <w:lang w:val="en-US"/>
        </w:rPr>
        <w:t>-dataset</w:t>
      </w:r>
      <w:r w:rsidRPr="00DC65BA">
        <w:rPr>
          <w:lang w:val="en-US"/>
        </w:rPr>
        <w:t xml:space="preserve">, applied to both that same dataset and to the </w:t>
      </w:r>
      <w:r w:rsidR="00812846">
        <w:rPr>
          <w:lang w:val="en-US"/>
        </w:rPr>
        <w:t>500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30" w:name="_Hlk72673416"/>
      <w:bookmarkStart w:id="31" w:name="_Hlk72673406"/>
      <w:bookmarkStart w:id="32" w:name="_Hlk72673544"/>
      <w:bookmarkEnd w:id="26"/>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29B7C6CF"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33"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3C689C">
        <w:rPr>
          <w:noProof/>
          <w:lang w:val="en-US"/>
        </w:rPr>
        <w:t>2</w:t>
      </w:r>
      <w:r w:rsidR="00BE6CD6">
        <w:rPr>
          <w:lang w:val="en-US"/>
        </w:rPr>
        <w:fldChar w:fldCharType="end"/>
      </w:r>
      <w:bookmarkEnd w:id="33"/>
      <w:r w:rsidRPr="00DC65BA">
        <w:rPr>
          <w:lang w:val="en-US"/>
        </w:rPr>
        <w:t>: LDA fit on the 5000</w:t>
      </w:r>
      <w:r w:rsidR="00812846">
        <w:rPr>
          <w:lang w:val="en-US"/>
        </w:rPr>
        <w:t>-dataset</w:t>
      </w:r>
      <w:r w:rsidRPr="00DC65BA">
        <w:rPr>
          <w:lang w:val="en-US"/>
        </w:rPr>
        <w:t xml:space="preserve">, applied to both that same dataset and to the </w:t>
      </w:r>
      <w:r w:rsidR="00812846">
        <w:rPr>
          <w:lang w:val="en-US"/>
        </w:rPr>
        <w:t>590-</w:t>
      </w:r>
      <w:r w:rsidRPr="00DC65BA">
        <w:rPr>
          <w:lang w:val="en-US"/>
        </w:rPr>
        <w:t>dataset.</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30"/>
    </w:p>
    <w:p w14:paraId="26663AD3" w14:textId="1499A8ED" w:rsidR="00BE6CD6" w:rsidRDefault="00A26E0B" w:rsidP="00A26E0B">
      <w:pPr>
        <w:pStyle w:val="Geenafstand"/>
        <w:spacing w:line="360" w:lineRule="auto"/>
        <w:rPr>
          <w:rFonts w:ascii="Arial" w:hAnsi="Arial" w:cs="Arial"/>
        </w:rPr>
      </w:pPr>
      <w:bookmarkStart w:id="34" w:name="_Hlk72673425"/>
      <w:r w:rsidRPr="00A26E0B">
        <w:rPr>
          <w:rFonts w:ascii="Arial" w:hAnsi="Arial" w:cs="Arial"/>
        </w:rPr>
        <w:lastRenderedPageBreak/>
        <w:t xml:space="preserve">Plotting the 19 features in boxplots and histograms show that they are mainly not normally distributed and contain many outliers. This is true for both datasets as can be seen in </w:t>
      </w:r>
      <w:r w:rsidR="00F94CAC">
        <w:rPr>
          <w:rFonts w:ascii="Arial" w:hAnsi="Arial" w:cs="Arial"/>
          <w:lang w:val="en-US"/>
        </w:rPr>
        <w:t xml:space="preserve">Supplementary Figures  3 </w:t>
      </w:r>
      <w:r w:rsidRPr="00A26E0B">
        <w:rPr>
          <w:rFonts w:ascii="Arial" w:hAnsi="Arial" w:cs="Arial"/>
        </w:rPr>
        <w:t>and 4.</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43D9FC09" w:rsidR="00E400A9" w:rsidRPr="00DC65BA" w:rsidRDefault="00BE6CD6" w:rsidP="006A3BD2">
      <w:pPr>
        <w:pStyle w:val="Bijschriftv1"/>
        <w:ind w:firstLine="0"/>
        <w:rPr>
          <w:lang w:val="en-US"/>
        </w:rPr>
      </w:pPr>
      <w:bookmarkStart w:id="35" w:name="_Ref73282363"/>
      <w:r>
        <w:t xml:space="preserve">Supplementary Figure </w:t>
      </w:r>
      <w:r w:rsidR="00C230DF">
        <w:fldChar w:fldCharType="begin"/>
      </w:r>
      <w:r w:rsidR="00C230DF">
        <w:instrText xml:space="preserve"> SEQ Supplementary_Figure \* ARABIC </w:instrText>
      </w:r>
      <w:r w:rsidR="00C230DF">
        <w:fldChar w:fldCharType="separate"/>
      </w:r>
      <w:r w:rsidR="003C689C">
        <w:rPr>
          <w:noProof/>
        </w:rPr>
        <w:t>3</w:t>
      </w:r>
      <w:r w:rsidR="00C230DF">
        <w:rPr>
          <w:noProof/>
        </w:rPr>
        <w:fldChar w:fldCharType="end"/>
      </w:r>
      <w:bookmarkEnd w:id="35"/>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14FC11B3" w:rsidR="00E400A9" w:rsidRPr="00DC65BA" w:rsidRDefault="00BE6CD6" w:rsidP="006A3BD2">
      <w:pPr>
        <w:pStyle w:val="Bijschriftv1"/>
        <w:ind w:firstLine="0"/>
        <w:rPr>
          <w:lang w:val="en-US"/>
        </w:rPr>
      </w:pPr>
      <w:bookmarkStart w:id="36" w:name="_Ref73282365"/>
      <w:r>
        <w:t xml:space="preserve">Supplementary Figure </w:t>
      </w:r>
      <w:r w:rsidR="00C230DF">
        <w:fldChar w:fldCharType="begin"/>
      </w:r>
      <w:r w:rsidR="00C230DF">
        <w:instrText xml:space="preserve"> SEQ Supplementary_Figure \* ARABIC </w:instrText>
      </w:r>
      <w:r w:rsidR="00C230DF">
        <w:fldChar w:fldCharType="separate"/>
      </w:r>
      <w:r w:rsidR="003C689C">
        <w:rPr>
          <w:noProof/>
        </w:rPr>
        <w:t>4</w:t>
      </w:r>
      <w:r w:rsidR="00C230DF">
        <w:rPr>
          <w:noProof/>
        </w:rPr>
        <w:fldChar w:fldCharType="end"/>
      </w:r>
      <w:bookmarkEnd w:id="36"/>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31"/>
    <w:bookmarkEnd w:id="34"/>
    <w:p w14:paraId="6FDC7619" w14:textId="05E80E49"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Ideally all 19 features should follow comparable distributions for both datasets. From visual inspection, it is clear that this is not the case for all these features. By using the two-sided Kolomogorov_Smirnov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003C689C" w:rsidRPr="003C689C">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37" w:name="_Hlk72673562"/>
      <w:bookmarkEnd w:id="32"/>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70736D35" w:rsidR="00AC2D5A" w:rsidRDefault="00AC2D5A" w:rsidP="00EA66FF">
      <w:pPr>
        <w:pStyle w:val="Geenafstand"/>
        <w:spacing w:line="360" w:lineRule="auto"/>
        <w:ind w:firstLine="0"/>
        <w:rPr>
          <w:lang w:val="en-US"/>
        </w:rPr>
      </w:pPr>
      <w:bookmarkStart w:id="38"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3</w:t>
      </w:r>
      <w:r w:rsidRPr="00DC65BA">
        <w:rPr>
          <w:rFonts w:ascii="Arial" w:hAnsi="Arial" w:cs="Arial"/>
          <w:sz w:val="18"/>
          <w:szCs w:val="18"/>
          <w:lang w:val="en-US"/>
        </w:rPr>
        <w:fldChar w:fldCharType="end"/>
      </w:r>
      <w:bookmarkEnd w:id="38"/>
      <w:r w:rsidRPr="00DC65BA">
        <w:rPr>
          <w:rFonts w:ascii="Arial" w:hAnsi="Arial" w:cs="Arial"/>
          <w:sz w:val="18"/>
          <w:szCs w:val="18"/>
          <w:lang w:val="en-US"/>
        </w:rPr>
        <w:t>: KS statistic results for the 19 features comparing the 590- and 5000-datasets. Bold features have a large statistic value o</w:t>
      </w:r>
      <w:r w:rsidR="004A5B44">
        <w:rPr>
          <w:rFonts w:ascii="Arial" w:hAnsi="Arial" w:cs="Arial"/>
          <w:sz w:val="18"/>
          <w:szCs w:val="18"/>
          <w:lang w:val="en-US"/>
        </w:rPr>
        <w:t>r</w:t>
      </w:r>
      <w:r w:rsidRPr="00DC65BA">
        <w:rPr>
          <w:rFonts w:ascii="Arial" w:hAnsi="Arial" w:cs="Arial"/>
          <w:sz w:val="18"/>
          <w:szCs w:val="18"/>
          <w:lang w:val="en-US"/>
        </w:rPr>
        <w:t xml:space="preserve">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BAD8D30" w:rsidR="008E769B" w:rsidRPr="00DC65BA" w:rsidRDefault="00564B8F" w:rsidP="008E769B">
      <w:pPr>
        <w:pStyle w:val="Geenafstand"/>
        <w:spacing w:line="360" w:lineRule="auto"/>
        <w:rPr>
          <w:rFonts w:ascii="Arial" w:hAnsi="Arial" w:cs="Arial"/>
          <w:lang w:val="en-US"/>
        </w:rPr>
      </w:pPr>
      <w:bookmarkStart w:id="39" w:name="_Hlk73283575"/>
      <w:bookmarkEnd w:id="37"/>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003C689C" w:rsidRPr="003C689C">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39"/>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436913DF"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40" w:name="_Ref73282797"/>
      <w:r>
        <w:t xml:space="preserve">Supplementary Figure </w:t>
      </w:r>
      <w:r w:rsidR="00C230DF">
        <w:fldChar w:fldCharType="begin"/>
      </w:r>
      <w:r w:rsidR="00C230DF">
        <w:instrText xml:space="preserve"> SEQ Supplementary_Figure \* ARABIC </w:instrText>
      </w:r>
      <w:r w:rsidR="00C230DF">
        <w:fldChar w:fldCharType="separate"/>
      </w:r>
      <w:r w:rsidR="003C689C">
        <w:rPr>
          <w:noProof/>
        </w:rPr>
        <w:t>5</w:t>
      </w:r>
      <w:r w:rsidR="00C230DF">
        <w:rPr>
          <w:noProof/>
        </w:rPr>
        <w:fldChar w:fldCharType="end"/>
      </w:r>
      <w:bookmarkEnd w:id="40"/>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1A8FB5AB"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003C689C" w:rsidRPr="003C689C">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00922E77">
        <w:rPr>
          <w:rFonts w:ascii="Arial" w:hAnsi="Arial" w:cs="Arial"/>
          <w:lang w:val="en-US"/>
        </w:rPr>
        <w:t xml:space="preserve">Supplementary Figures 6 and 7 </w:t>
      </w:r>
      <w:r w:rsidRPr="008E769B">
        <w:rPr>
          <w:rFonts w:ascii="Arial" w:hAnsi="Arial" w:cs="Arial"/>
          <w:lang w:val="en-US"/>
        </w:rPr>
        <w:t>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72C22180" w:rsidR="00E400A9" w:rsidRDefault="00AC2D5A" w:rsidP="00930300">
      <w:pPr>
        <w:pStyle w:val="Geenafstand"/>
        <w:spacing w:line="360" w:lineRule="auto"/>
        <w:ind w:firstLine="0"/>
        <w:rPr>
          <w:rFonts w:ascii="Arial" w:hAnsi="Arial" w:cs="Arial"/>
          <w:sz w:val="18"/>
          <w:szCs w:val="18"/>
          <w:lang w:val="en-US"/>
        </w:rPr>
      </w:pPr>
      <w:bookmarkStart w:id="41"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4</w:t>
      </w:r>
      <w:r w:rsidRPr="00DC65BA">
        <w:rPr>
          <w:rFonts w:ascii="Arial" w:hAnsi="Arial" w:cs="Arial"/>
          <w:sz w:val="18"/>
          <w:szCs w:val="18"/>
          <w:lang w:val="en-US"/>
        </w:rPr>
        <w:fldChar w:fldCharType="end"/>
      </w:r>
      <w:bookmarkEnd w:id="41"/>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7620B11C" w:rsidR="00E400A9" w:rsidRPr="00DC65BA" w:rsidRDefault="00E400A9" w:rsidP="00930300">
      <w:pPr>
        <w:pStyle w:val="Bijschriftv1"/>
        <w:ind w:firstLine="0"/>
        <w:rPr>
          <w:lang w:val="en-US"/>
        </w:rPr>
      </w:pPr>
      <w:bookmarkStart w:id="42" w:name="_Ref72782393"/>
      <w:bookmarkStart w:id="43"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3C689C">
        <w:rPr>
          <w:noProof/>
          <w:lang w:val="en-US"/>
        </w:rPr>
        <w:t>6</w:t>
      </w:r>
      <w:r w:rsidR="00BE6CD6">
        <w:rPr>
          <w:lang w:val="en-US"/>
        </w:rPr>
        <w:fldChar w:fldCharType="end"/>
      </w:r>
      <w:bookmarkEnd w:id="42"/>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43"/>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3B62D63D" w:rsidR="00E400A9" w:rsidRDefault="00E400A9" w:rsidP="00930300">
      <w:pPr>
        <w:pStyle w:val="Bijschriftv1"/>
        <w:ind w:firstLine="0"/>
        <w:rPr>
          <w:lang w:val="en-US"/>
        </w:rPr>
      </w:pPr>
      <w:bookmarkStart w:id="44"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3C689C">
        <w:rPr>
          <w:noProof/>
          <w:lang w:val="en-US"/>
        </w:rPr>
        <w:t>7</w:t>
      </w:r>
      <w:r w:rsidR="00BE6CD6">
        <w:rPr>
          <w:lang w:val="en-US"/>
        </w:rPr>
        <w:fldChar w:fldCharType="end"/>
      </w:r>
      <w:bookmarkEnd w:id="44"/>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3F55D176" w:rsidR="008E769B" w:rsidRDefault="008E769B" w:rsidP="008E769B">
      <w:pPr>
        <w:pStyle w:val="Geenafstand"/>
        <w:spacing w:line="360" w:lineRule="auto"/>
        <w:rPr>
          <w:rFonts w:ascii="Arial" w:hAnsi="Arial" w:cs="Arial"/>
        </w:rPr>
      </w:pPr>
      <w:r w:rsidRPr="008E769B">
        <w:rPr>
          <w:rFonts w:ascii="Arial" w:hAnsi="Arial" w:cs="Arial"/>
        </w:rPr>
        <w:t xml:space="preserve">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t>
      </w:r>
      <w:r w:rsidR="004A5B44">
        <w:rPr>
          <w:rFonts w:ascii="Arial" w:hAnsi="Arial" w:cs="Arial"/>
        </w:rPr>
        <w:t>could</w:t>
      </w:r>
      <w:r w:rsidRPr="008E769B">
        <w:rPr>
          <w:rFonts w:ascii="Arial" w:hAnsi="Arial" w:cs="Arial"/>
        </w:rPr>
        <w:t xml:space="preserve">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5379B2F0"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003C689C" w:rsidRPr="003C689C">
        <w:rPr>
          <w:rFonts w:ascii="Arial" w:hAnsi="Arial" w:cs="Arial"/>
          <w:lang w:val="en-US"/>
        </w:rPr>
        <w:t xml:space="preserve">Supplementary Table </w:t>
      </w:r>
      <w:r w:rsidR="003C689C" w:rsidRPr="003C689C">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w:t>
      </w:r>
      <w:r w:rsidR="004A5B44">
        <w:rPr>
          <w:rFonts w:ascii="Arial" w:hAnsi="Arial" w:cs="Arial"/>
        </w:rPr>
        <w:t xml:space="preserve"> merged</w:t>
      </w:r>
      <w:r>
        <w:rPr>
          <w:rFonts w:ascii="Arial" w:hAnsi="Arial" w:cs="Arial"/>
        </w:rPr>
        <w:t xml:space="preserve"> 5590-dataset</w:t>
      </w:r>
      <w:r w:rsidRPr="00DC65BA">
        <w:rPr>
          <w:rFonts w:ascii="Arial" w:hAnsi="Arial" w:cs="Arial"/>
        </w:rPr>
        <w:t xml:space="preserve">, </w:t>
      </w:r>
      <w:r w:rsidRPr="00073BDB">
        <w:rPr>
          <w:rFonts w:ascii="Arial" w:hAnsi="Arial" w:cs="Arial"/>
        </w:rPr>
        <w:t xml:space="preserve">while </w:t>
      </w:r>
      <w:r w:rsidR="000452F2">
        <w:rPr>
          <w:rFonts w:ascii="Arial" w:hAnsi="Arial" w:cs="Arial"/>
          <w:lang w:val="en-US"/>
        </w:rPr>
        <w:t xml:space="preserve">Supplementary Figures 8 and 9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Geenafstand"/>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0747D4D9" w:rsidR="00AC2D5A" w:rsidRDefault="00AC2D5A" w:rsidP="00EA66FF">
      <w:pPr>
        <w:pStyle w:val="Geenafstand"/>
        <w:spacing w:line="360" w:lineRule="auto"/>
        <w:ind w:firstLine="0"/>
        <w:rPr>
          <w:lang w:val="en-US"/>
        </w:rPr>
      </w:pPr>
      <w:bookmarkStart w:id="45"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5</w:t>
      </w:r>
      <w:r w:rsidRPr="00DC65BA">
        <w:rPr>
          <w:rFonts w:ascii="Arial" w:hAnsi="Arial" w:cs="Arial"/>
          <w:sz w:val="18"/>
          <w:szCs w:val="18"/>
          <w:lang w:val="en-US"/>
        </w:rPr>
        <w:fldChar w:fldCharType="end"/>
      </w:r>
      <w:bookmarkEnd w:id="45"/>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42F26E93" w:rsidR="00E400A9" w:rsidRDefault="00E400A9" w:rsidP="00341BEC">
      <w:pPr>
        <w:pStyle w:val="Bijschriftv1"/>
        <w:ind w:firstLine="0"/>
      </w:pPr>
      <w:bookmarkStart w:id="46" w:name="_Ref72782930"/>
      <w:r>
        <w:t xml:space="preserve">Supplementary Figure </w:t>
      </w:r>
      <w:r w:rsidR="00C230DF">
        <w:fldChar w:fldCharType="begin"/>
      </w:r>
      <w:r w:rsidR="00C230DF">
        <w:instrText xml:space="preserve"> SEQ Supplementary_Figure \* ARABIC </w:instrText>
      </w:r>
      <w:r w:rsidR="00C230DF">
        <w:fldChar w:fldCharType="separate"/>
      </w:r>
      <w:r w:rsidR="003C689C">
        <w:rPr>
          <w:noProof/>
        </w:rPr>
        <w:t>8</w:t>
      </w:r>
      <w:r w:rsidR="00C230DF">
        <w:rPr>
          <w:noProof/>
        </w:rPr>
        <w:fldChar w:fldCharType="end"/>
      </w:r>
      <w:bookmarkEnd w:id="46"/>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0FD567DA" w:rsidR="00E400A9" w:rsidRDefault="00E400A9" w:rsidP="00341BEC">
      <w:pPr>
        <w:pStyle w:val="Bijschriftv1"/>
        <w:ind w:firstLine="0"/>
      </w:pPr>
      <w:bookmarkStart w:id="47" w:name="_Ref72782939"/>
      <w:r>
        <w:t xml:space="preserve">Supplementary Figure </w:t>
      </w:r>
      <w:r w:rsidR="00C230DF">
        <w:fldChar w:fldCharType="begin"/>
      </w:r>
      <w:r w:rsidR="00C230DF">
        <w:instrText xml:space="preserve"> SEQ Supplementary_Figure \* ARABIC </w:instrText>
      </w:r>
      <w:r w:rsidR="00C230DF">
        <w:fldChar w:fldCharType="separate"/>
      </w:r>
      <w:r w:rsidR="003C689C">
        <w:rPr>
          <w:noProof/>
        </w:rPr>
        <w:t>9</w:t>
      </w:r>
      <w:r w:rsidR="00C230DF">
        <w:rPr>
          <w:noProof/>
        </w:rPr>
        <w:fldChar w:fldCharType="end"/>
      </w:r>
      <w:bookmarkEnd w:id="47"/>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48EDCABC"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003C689C" w:rsidRPr="003C689C">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2CBFE1DB" w:rsidR="00A2363A" w:rsidRPr="008919AD" w:rsidRDefault="00AC2D5A" w:rsidP="008919AD">
      <w:pPr>
        <w:pStyle w:val="Geenafstand"/>
        <w:spacing w:line="360" w:lineRule="auto"/>
        <w:ind w:firstLine="0"/>
        <w:rPr>
          <w:lang w:val="en-US"/>
        </w:rPr>
      </w:pPr>
      <w:bookmarkStart w:id="48"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3C689C">
        <w:rPr>
          <w:rFonts w:ascii="Arial" w:hAnsi="Arial" w:cs="Arial"/>
          <w:noProof/>
          <w:sz w:val="18"/>
          <w:szCs w:val="18"/>
          <w:lang w:val="en-US"/>
        </w:rPr>
        <w:t>6</w:t>
      </w:r>
      <w:r w:rsidRPr="00DC65BA">
        <w:rPr>
          <w:rFonts w:ascii="Arial" w:hAnsi="Arial" w:cs="Arial"/>
          <w:sz w:val="18"/>
          <w:szCs w:val="18"/>
          <w:lang w:val="en-US"/>
        </w:rPr>
        <w:fldChar w:fldCharType="end"/>
      </w:r>
      <w:bookmarkEnd w:id="48"/>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28"/>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F1D89" w14:textId="77777777" w:rsidR="00C230DF" w:rsidRDefault="00C230DF" w:rsidP="00F96BC3">
      <w:pPr>
        <w:spacing w:line="240" w:lineRule="auto"/>
      </w:pPr>
      <w:r>
        <w:separator/>
      </w:r>
    </w:p>
  </w:endnote>
  <w:endnote w:type="continuationSeparator" w:id="0">
    <w:p w14:paraId="28DD40C3" w14:textId="77777777" w:rsidR="00C230DF" w:rsidRDefault="00C230DF"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26094" w14:textId="77777777" w:rsidR="00C230DF" w:rsidRDefault="00C230DF" w:rsidP="00F96BC3">
      <w:pPr>
        <w:spacing w:line="240" w:lineRule="auto"/>
      </w:pPr>
      <w:r>
        <w:separator/>
      </w:r>
    </w:p>
  </w:footnote>
  <w:footnote w:type="continuationSeparator" w:id="0">
    <w:p w14:paraId="0A25C622" w14:textId="77777777" w:rsidR="00C230DF" w:rsidRDefault="00C230DF" w:rsidP="00F96BC3">
      <w:pPr>
        <w:spacing w:line="240" w:lineRule="auto"/>
      </w:pPr>
      <w:r>
        <w:continuationSeparator/>
      </w:r>
    </w:p>
  </w:footnote>
  <w:footnote w:id="1">
    <w:p w14:paraId="5AC8714C" w14:textId="77777777" w:rsidR="00A26E0B" w:rsidRPr="00320ADB" w:rsidRDefault="00A26E0B"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A26E0B" w:rsidRDefault="00A26E0B"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E400A9" w:rsidRPr="00121FCE" w:rsidRDefault="00E400A9"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E400A9" w:rsidRDefault="00E400A9"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2F2"/>
    <w:rsid w:val="00045603"/>
    <w:rsid w:val="00045673"/>
    <w:rsid w:val="00045C3C"/>
    <w:rsid w:val="00045D3D"/>
    <w:rsid w:val="00045F5F"/>
    <w:rsid w:val="000461FC"/>
    <w:rsid w:val="00046D3C"/>
    <w:rsid w:val="00046E5C"/>
    <w:rsid w:val="00046E82"/>
    <w:rsid w:val="00047B57"/>
    <w:rsid w:val="000508E7"/>
    <w:rsid w:val="00050E09"/>
    <w:rsid w:val="00051B87"/>
    <w:rsid w:val="00053C18"/>
    <w:rsid w:val="0005439C"/>
    <w:rsid w:val="00054CED"/>
    <w:rsid w:val="00054D19"/>
    <w:rsid w:val="00054D50"/>
    <w:rsid w:val="000551F5"/>
    <w:rsid w:val="00055688"/>
    <w:rsid w:val="000558AE"/>
    <w:rsid w:val="000573C3"/>
    <w:rsid w:val="00057764"/>
    <w:rsid w:val="00057E9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DEF"/>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08C"/>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613"/>
    <w:rsid w:val="000B5A2C"/>
    <w:rsid w:val="000B63B4"/>
    <w:rsid w:val="000B681A"/>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2C3"/>
    <w:rsid w:val="000D28D5"/>
    <w:rsid w:val="000D33C9"/>
    <w:rsid w:val="000D3496"/>
    <w:rsid w:val="000D35D2"/>
    <w:rsid w:val="000D4747"/>
    <w:rsid w:val="000D4DB3"/>
    <w:rsid w:val="000D5714"/>
    <w:rsid w:val="000D58FA"/>
    <w:rsid w:val="000D5D12"/>
    <w:rsid w:val="000D6D17"/>
    <w:rsid w:val="000D7458"/>
    <w:rsid w:val="000D7501"/>
    <w:rsid w:val="000D78AE"/>
    <w:rsid w:val="000E00EE"/>
    <w:rsid w:val="000E0816"/>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1DCC"/>
    <w:rsid w:val="00103239"/>
    <w:rsid w:val="00103B97"/>
    <w:rsid w:val="00104B44"/>
    <w:rsid w:val="00105D0A"/>
    <w:rsid w:val="001065F2"/>
    <w:rsid w:val="001072F3"/>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22F"/>
    <w:rsid w:val="001237E6"/>
    <w:rsid w:val="00124183"/>
    <w:rsid w:val="001245C6"/>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0286"/>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311"/>
    <w:rsid w:val="00181DA3"/>
    <w:rsid w:val="001831CA"/>
    <w:rsid w:val="001838FB"/>
    <w:rsid w:val="00183D51"/>
    <w:rsid w:val="0018548F"/>
    <w:rsid w:val="001856C3"/>
    <w:rsid w:val="00185ACB"/>
    <w:rsid w:val="00185C7E"/>
    <w:rsid w:val="0018628B"/>
    <w:rsid w:val="001865CF"/>
    <w:rsid w:val="00186BBC"/>
    <w:rsid w:val="00186E0D"/>
    <w:rsid w:val="00186FEC"/>
    <w:rsid w:val="00187111"/>
    <w:rsid w:val="0018740A"/>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3F9"/>
    <w:rsid w:val="001A0C37"/>
    <w:rsid w:val="001A0C89"/>
    <w:rsid w:val="001A0E7A"/>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577F"/>
    <w:rsid w:val="001B6B31"/>
    <w:rsid w:val="001B7269"/>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10328"/>
    <w:rsid w:val="002105EF"/>
    <w:rsid w:val="00210649"/>
    <w:rsid w:val="00211219"/>
    <w:rsid w:val="002123ED"/>
    <w:rsid w:val="00212D01"/>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37508"/>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08CA"/>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0C32"/>
    <w:rsid w:val="002E26DC"/>
    <w:rsid w:val="002E47D8"/>
    <w:rsid w:val="002E4A5D"/>
    <w:rsid w:val="002E67AD"/>
    <w:rsid w:val="002E7458"/>
    <w:rsid w:val="002E7698"/>
    <w:rsid w:val="002E7E95"/>
    <w:rsid w:val="002F0679"/>
    <w:rsid w:val="002F0CBF"/>
    <w:rsid w:val="002F132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6A7"/>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3E9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1F"/>
    <w:rsid w:val="0039533A"/>
    <w:rsid w:val="00396F88"/>
    <w:rsid w:val="0039700D"/>
    <w:rsid w:val="003A09F1"/>
    <w:rsid w:val="003A0AA9"/>
    <w:rsid w:val="003A185A"/>
    <w:rsid w:val="003A1B63"/>
    <w:rsid w:val="003A1FC2"/>
    <w:rsid w:val="003A2430"/>
    <w:rsid w:val="003A24E5"/>
    <w:rsid w:val="003A3628"/>
    <w:rsid w:val="003A3CAD"/>
    <w:rsid w:val="003A484B"/>
    <w:rsid w:val="003A5A84"/>
    <w:rsid w:val="003A6C00"/>
    <w:rsid w:val="003A6F24"/>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CF4"/>
    <w:rsid w:val="003C3FF6"/>
    <w:rsid w:val="003C4445"/>
    <w:rsid w:val="003C4729"/>
    <w:rsid w:val="003C4E71"/>
    <w:rsid w:val="003C53A5"/>
    <w:rsid w:val="003C6106"/>
    <w:rsid w:val="003C689C"/>
    <w:rsid w:val="003C7A2F"/>
    <w:rsid w:val="003C7F9D"/>
    <w:rsid w:val="003D0B70"/>
    <w:rsid w:val="003D172E"/>
    <w:rsid w:val="003D224F"/>
    <w:rsid w:val="003D2918"/>
    <w:rsid w:val="003D2E4E"/>
    <w:rsid w:val="003D3487"/>
    <w:rsid w:val="003D3B54"/>
    <w:rsid w:val="003D3D51"/>
    <w:rsid w:val="003D41E7"/>
    <w:rsid w:val="003D6830"/>
    <w:rsid w:val="003D6E2A"/>
    <w:rsid w:val="003E007A"/>
    <w:rsid w:val="003E00AA"/>
    <w:rsid w:val="003E010A"/>
    <w:rsid w:val="003E1883"/>
    <w:rsid w:val="003E18BE"/>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AC5"/>
    <w:rsid w:val="003F5BF5"/>
    <w:rsid w:val="003F5F18"/>
    <w:rsid w:val="003F6224"/>
    <w:rsid w:val="003F62FA"/>
    <w:rsid w:val="003F7B86"/>
    <w:rsid w:val="00400098"/>
    <w:rsid w:val="00400744"/>
    <w:rsid w:val="00400881"/>
    <w:rsid w:val="004014D1"/>
    <w:rsid w:val="0040160A"/>
    <w:rsid w:val="004018DC"/>
    <w:rsid w:val="00403B33"/>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177C1"/>
    <w:rsid w:val="00421443"/>
    <w:rsid w:val="00421EE4"/>
    <w:rsid w:val="004231D4"/>
    <w:rsid w:val="0042353B"/>
    <w:rsid w:val="00424304"/>
    <w:rsid w:val="00424F63"/>
    <w:rsid w:val="0042560D"/>
    <w:rsid w:val="00425F89"/>
    <w:rsid w:val="00427FE4"/>
    <w:rsid w:val="004302C3"/>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23BD"/>
    <w:rsid w:val="004628FE"/>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97F18"/>
    <w:rsid w:val="004A0926"/>
    <w:rsid w:val="004A1074"/>
    <w:rsid w:val="004A227A"/>
    <w:rsid w:val="004A32EB"/>
    <w:rsid w:val="004A422C"/>
    <w:rsid w:val="004A4714"/>
    <w:rsid w:val="004A48CF"/>
    <w:rsid w:val="004A4CB8"/>
    <w:rsid w:val="004A5091"/>
    <w:rsid w:val="004A51DE"/>
    <w:rsid w:val="004A54F8"/>
    <w:rsid w:val="004A5B44"/>
    <w:rsid w:val="004A6856"/>
    <w:rsid w:val="004A6C4E"/>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270"/>
    <w:rsid w:val="004D14B2"/>
    <w:rsid w:val="004D1CE2"/>
    <w:rsid w:val="004D1D6E"/>
    <w:rsid w:val="004D38A7"/>
    <w:rsid w:val="004D4C12"/>
    <w:rsid w:val="004D5408"/>
    <w:rsid w:val="004D5909"/>
    <w:rsid w:val="004D74F8"/>
    <w:rsid w:val="004D7ABE"/>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175"/>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B5D"/>
    <w:rsid w:val="00525DC1"/>
    <w:rsid w:val="005269DF"/>
    <w:rsid w:val="005269F1"/>
    <w:rsid w:val="00526AC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7925"/>
    <w:rsid w:val="00567A62"/>
    <w:rsid w:val="00567D2B"/>
    <w:rsid w:val="005716B1"/>
    <w:rsid w:val="005720B5"/>
    <w:rsid w:val="005722AB"/>
    <w:rsid w:val="00572E3A"/>
    <w:rsid w:val="00572F50"/>
    <w:rsid w:val="0057314A"/>
    <w:rsid w:val="00573383"/>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B2E"/>
    <w:rsid w:val="00593F25"/>
    <w:rsid w:val="005940E7"/>
    <w:rsid w:val="00594C20"/>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62DF"/>
    <w:rsid w:val="005C740D"/>
    <w:rsid w:val="005C7E55"/>
    <w:rsid w:val="005D058C"/>
    <w:rsid w:val="005D212B"/>
    <w:rsid w:val="005D2584"/>
    <w:rsid w:val="005D3DED"/>
    <w:rsid w:val="005D40D8"/>
    <w:rsid w:val="005D5986"/>
    <w:rsid w:val="005D5FF3"/>
    <w:rsid w:val="005D608B"/>
    <w:rsid w:val="005D6C69"/>
    <w:rsid w:val="005D6F8C"/>
    <w:rsid w:val="005D6FED"/>
    <w:rsid w:val="005D703D"/>
    <w:rsid w:val="005D7A0D"/>
    <w:rsid w:val="005D7C0F"/>
    <w:rsid w:val="005D7D29"/>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5CAC"/>
    <w:rsid w:val="005F767A"/>
    <w:rsid w:val="005F7DFD"/>
    <w:rsid w:val="00600793"/>
    <w:rsid w:val="00602D27"/>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27132"/>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23E9"/>
    <w:rsid w:val="006439C9"/>
    <w:rsid w:val="00643ADB"/>
    <w:rsid w:val="00643CC2"/>
    <w:rsid w:val="00644222"/>
    <w:rsid w:val="00644549"/>
    <w:rsid w:val="006466D0"/>
    <w:rsid w:val="006466FC"/>
    <w:rsid w:val="006478C4"/>
    <w:rsid w:val="00647AB5"/>
    <w:rsid w:val="0065072F"/>
    <w:rsid w:val="00650C32"/>
    <w:rsid w:val="0065131F"/>
    <w:rsid w:val="00652FBD"/>
    <w:rsid w:val="006558A5"/>
    <w:rsid w:val="00656B3E"/>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3994"/>
    <w:rsid w:val="006942E2"/>
    <w:rsid w:val="00694817"/>
    <w:rsid w:val="0069609D"/>
    <w:rsid w:val="0069676A"/>
    <w:rsid w:val="00696EA2"/>
    <w:rsid w:val="00697589"/>
    <w:rsid w:val="006A0309"/>
    <w:rsid w:val="006A18BC"/>
    <w:rsid w:val="006A1EBD"/>
    <w:rsid w:val="006A1F40"/>
    <w:rsid w:val="006A37CB"/>
    <w:rsid w:val="006A3BD2"/>
    <w:rsid w:val="006A49F9"/>
    <w:rsid w:val="006A5B56"/>
    <w:rsid w:val="006A619E"/>
    <w:rsid w:val="006A667A"/>
    <w:rsid w:val="006A6F72"/>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3093"/>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58A2"/>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ACF"/>
    <w:rsid w:val="00723C79"/>
    <w:rsid w:val="007245DE"/>
    <w:rsid w:val="00724BB5"/>
    <w:rsid w:val="00725575"/>
    <w:rsid w:val="00725CA3"/>
    <w:rsid w:val="00725E63"/>
    <w:rsid w:val="0072749A"/>
    <w:rsid w:val="00730D1B"/>
    <w:rsid w:val="00732435"/>
    <w:rsid w:val="00732771"/>
    <w:rsid w:val="00733C9E"/>
    <w:rsid w:val="00741199"/>
    <w:rsid w:val="00741219"/>
    <w:rsid w:val="00742686"/>
    <w:rsid w:val="00742727"/>
    <w:rsid w:val="007449C6"/>
    <w:rsid w:val="00744C57"/>
    <w:rsid w:val="0074522B"/>
    <w:rsid w:val="007467D6"/>
    <w:rsid w:val="0074757A"/>
    <w:rsid w:val="0075012F"/>
    <w:rsid w:val="007503BD"/>
    <w:rsid w:val="00750490"/>
    <w:rsid w:val="00751806"/>
    <w:rsid w:val="00751CC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4919"/>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04DE"/>
    <w:rsid w:val="007C106A"/>
    <w:rsid w:val="007C128D"/>
    <w:rsid w:val="007C29B3"/>
    <w:rsid w:val="007C384F"/>
    <w:rsid w:val="007C448F"/>
    <w:rsid w:val="007C5CF2"/>
    <w:rsid w:val="007C6452"/>
    <w:rsid w:val="007C7C9D"/>
    <w:rsid w:val="007D0590"/>
    <w:rsid w:val="007D152F"/>
    <w:rsid w:val="007D1580"/>
    <w:rsid w:val="007D2438"/>
    <w:rsid w:val="007D25B1"/>
    <w:rsid w:val="007D2ECE"/>
    <w:rsid w:val="007D311B"/>
    <w:rsid w:val="007D37DB"/>
    <w:rsid w:val="007D6542"/>
    <w:rsid w:val="007D7A33"/>
    <w:rsid w:val="007E0203"/>
    <w:rsid w:val="007E2EB1"/>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2846"/>
    <w:rsid w:val="00813B43"/>
    <w:rsid w:val="00813F9B"/>
    <w:rsid w:val="008142CD"/>
    <w:rsid w:val="00814315"/>
    <w:rsid w:val="00815BC1"/>
    <w:rsid w:val="00815D3C"/>
    <w:rsid w:val="008171F9"/>
    <w:rsid w:val="008174A9"/>
    <w:rsid w:val="0082061E"/>
    <w:rsid w:val="0082082A"/>
    <w:rsid w:val="0082089B"/>
    <w:rsid w:val="00821756"/>
    <w:rsid w:val="00821F20"/>
    <w:rsid w:val="008228BC"/>
    <w:rsid w:val="0082305E"/>
    <w:rsid w:val="00823414"/>
    <w:rsid w:val="0082403A"/>
    <w:rsid w:val="00824AFD"/>
    <w:rsid w:val="00825118"/>
    <w:rsid w:val="00825240"/>
    <w:rsid w:val="008254BB"/>
    <w:rsid w:val="00827706"/>
    <w:rsid w:val="008278D5"/>
    <w:rsid w:val="0083200C"/>
    <w:rsid w:val="008321FF"/>
    <w:rsid w:val="008326E9"/>
    <w:rsid w:val="00834CF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77029"/>
    <w:rsid w:val="00877606"/>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14"/>
    <w:rsid w:val="008B12DD"/>
    <w:rsid w:val="008B1794"/>
    <w:rsid w:val="008B179B"/>
    <w:rsid w:val="008B3085"/>
    <w:rsid w:val="008B33FD"/>
    <w:rsid w:val="008B4089"/>
    <w:rsid w:val="008B4818"/>
    <w:rsid w:val="008B54AB"/>
    <w:rsid w:val="008B5EB0"/>
    <w:rsid w:val="008B6963"/>
    <w:rsid w:val="008B72BC"/>
    <w:rsid w:val="008B732E"/>
    <w:rsid w:val="008C0253"/>
    <w:rsid w:val="008C02E6"/>
    <w:rsid w:val="008C065B"/>
    <w:rsid w:val="008C09CE"/>
    <w:rsid w:val="008C178E"/>
    <w:rsid w:val="008C1BF3"/>
    <w:rsid w:val="008C227B"/>
    <w:rsid w:val="008C246F"/>
    <w:rsid w:val="008C2727"/>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769B"/>
    <w:rsid w:val="008E7FCE"/>
    <w:rsid w:val="008F014B"/>
    <w:rsid w:val="008F210C"/>
    <w:rsid w:val="008F21BC"/>
    <w:rsid w:val="008F2791"/>
    <w:rsid w:val="008F349A"/>
    <w:rsid w:val="008F392E"/>
    <w:rsid w:val="008F544E"/>
    <w:rsid w:val="008F568A"/>
    <w:rsid w:val="008F5DA5"/>
    <w:rsid w:val="008F5DF8"/>
    <w:rsid w:val="008F5FE9"/>
    <w:rsid w:val="008F6B44"/>
    <w:rsid w:val="00901015"/>
    <w:rsid w:val="00901498"/>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2E77"/>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235"/>
    <w:rsid w:val="0093244D"/>
    <w:rsid w:val="00932562"/>
    <w:rsid w:val="00932E97"/>
    <w:rsid w:val="0093309A"/>
    <w:rsid w:val="009331FF"/>
    <w:rsid w:val="009335AB"/>
    <w:rsid w:val="00933E6D"/>
    <w:rsid w:val="0093401D"/>
    <w:rsid w:val="00934FB2"/>
    <w:rsid w:val="00936943"/>
    <w:rsid w:val="00936976"/>
    <w:rsid w:val="00936C5E"/>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6FD"/>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90F"/>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43"/>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3B7D"/>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34E8B"/>
    <w:rsid w:val="00A37F75"/>
    <w:rsid w:val="00A402B9"/>
    <w:rsid w:val="00A4048A"/>
    <w:rsid w:val="00A4051E"/>
    <w:rsid w:val="00A433E3"/>
    <w:rsid w:val="00A440B2"/>
    <w:rsid w:val="00A44D64"/>
    <w:rsid w:val="00A45D10"/>
    <w:rsid w:val="00A46CC6"/>
    <w:rsid w:val="00A479ED"/>
    <w:rsid w:val="00A51ED1"/>
    <w:rsid w:val="00A5218A"/>
    <w:rsid w:val="00A52B7C"/>
    <w:rsid w:val="00A535AC"/>
    <w:rsid w:val="00A54D9D"/>
    <w:rsid w:val="00A550D9"/>
    <w:rsid w:val="00A5722B"/>
    <w:rsid w:val="00A5775E"/>
    <w:rsid w:val="00A57BB3"/>
    <w:rsid w:val="00A602D0"/>
    <w:rsid w:val="00A6090C"/>
    <w:rsid w:val="00A62677"/>
    <w:rsid w:val="00A62A14"/>
    <w:rsid w:val="00A62D0D"/>
    <w:rsid w:val="00A6368D"/>
    <w:rsid w:val="00A63C50"/>
    <w:rsid w:val="00A63CB9"/>
    <w:rsid w:val="00A648A9"/>
    <w:rsid w:val="00A64AB7"/>
    <w:rsid w:val="00A657F1"/>
    <w:rsid w:val="00A65A47"/>
    <w:rsid w:val="00A67786"/>
    <w:rsid w:val="00A67A7C"/>
    <w:rsid w:val="00A67FDC"/>
    <w:rsid w:val="00A71AA9"/>
    <w:rsid w:val="00A71C25"/>
    <w:rsid w:val="00A7215B"/>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6FBB"/>
    <w:rsid w:val="00AA77CB"/>
    <w:rsid w:val="00AA795D"/>
    <w:rsid w:val="00AA7BDE"/>
    <w:rsid w:val="00AB0D33"/>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135"/>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22C"/>
    <w:rsid w:val="00B1035D"/>
    <w:rsid w:val="00B10E2B"/>
    <w:rsid w:val="00B111A5"/>
    <w:rsid w:val="00B11CF1"/>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27290"/>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76C5C"/>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01A2"/>
    <w:rsid w:val="00BA22C8"/>
    <w:rsid w:val="00BA2C3E"/>
    <w:rsid w:val="00BA34B7"/>
    <w:rsid w:val="00BA3669"/>
    <w:rsid w:val="00BA4204"/>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135"/>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E7D30"/>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3937"/>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0DF"/>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3B8"/>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1C70"/>
    <w:rsid w:val="00CC31E4"/>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387"/>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62E3"/>
    <w:rsid w:val="00D4061F"/>
    <w:rsid w:val="00D40804"/>
    <w:rsid w:val="00D4183F"/>
    <w:rsid w:val="00D424EE"/>
    <w:rsid w:val="00D43CC1"/>
    <w:rsid w:val="00D459F4"/>
    <w:rsid w:val="00D47474"/>
    <w:rsid w:val="00D50A8D"/>
    <w:rsid w:val="00D50DAC"/>
    <w:rsid w:val="00D50F86"/>
    <w:rsid w:val="00D512C9"/>
    <w:rsid w:val="00D52037"/>
    <w:rsid w:val="00D54F58"/>
    <w:rsid w:val="00D55716"/>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1B66"/>
    <w:rsid w:val="00D727BB"/>
    <w:rsid w:val="00D736A8"/>
    <w:rsid w:val="00D7619F"/>
    <w:rsid w:val="00D7651E"/>
    <w:rsid w:val="00D7708E"/>
    <w:rsid w:val="00D779A6"/>
    <w:rsid w:val="00D80C28"/>
    <w:rsid w:val="00D81BDF"/>
    <w:rsid w:val="00D81CF9"/>
    <w:rsid w:val="00D8251A"/>
    <w:rsid w:val="00D84AD2"/>
    <w:rsid w:val="00D85100"/>
    <w:rsid w:val="00D8536C"/>
    <w:rsid w:val="00D853C4"/>
    <w:rsid w:val="00D872E9"/>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4A46"/>
    <w:rsid w:val="00DC53A6"/>
    <w:rsid w:val="00DC7199"/>
    <w:rsid w:val="00DC71A4"/>
    <w:rsid w:val="00DC7527"/>
    <w:rsid w:val="00DD0A85"/>
    <w:rsid w:val="00DD1EE7"/>
    <w:rsid w:val="00DD340B"/>
    <w:rsid w:val="00DD373C"/>
    <w:rsid w:val="00DD3B08"/>
    <w:rsid w:val="00DD3CAF"/>
    <w:rsid w:val="00DD3DFA"/>
    <w:rsid w:val="00DD3F9B"/>
    <w:rsid w:val="00DD53DF"/>
    <w:rsid w:val="00DD66A5"/>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7F"/>
    <w:rsid w:val="00E049AA"/>
    <w:rsid w:val="00E04AAA"/>
    <w:rsid w:val="00E05740"/>
    <w:rsid w:val="00E0693E"/>
    <w:rsid w:val="00E06F39"/>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2B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48C3"/>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3"/>
    <w:rsid w:val="00E66AB7"/>
    <w:rsid w:val="00E66F27"/>
    <w:rsid w:val="00E7062A"/>
    <w:rsid w:val="00E71843"/>
    <w:rsid w:val="00E7276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CE1"/>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336"/>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2E0"/>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3004"/>
    <w:rsid w:val="00F33895"/>
    <w:rsid w:val="00F34145"/>
    <w:rsid w:val="00F34EAA"/>
    <w:rsid w:val="00F3508B"/>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079"/>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5"/>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592"/>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4CAC"/>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05D5"/>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1A7"/>
    <w:rsid w:val="00FC3A35"/>
    <w:rsid w:val="00FC3ED7"/>
    <w:rsid w:val="00FC480A"/>
    <w:rsid w:val="00FC4E2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9</Pages>
  <Words>22202</Words>
  <Characters>122116</Characters>
  <Application>Microsoft Office Word</Application>
  <DocSecurity>0</DocSecurity>
  <Lines>1017</Lines>
  <Paragraphs>288</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4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33</cp:revision>
  <cp:lastPrinted>2021-06-10T19:17:00Z</cp:lastPrinted>
  <dcterms:created xsi:type="dcterms:W3CDTF">2021-06-10T18:28:00Z</dcterms:created>
  <dcterms:modified xsi:type="dcterms:W3CDTF">2021-06-10T19:18:00Z</dcterms:modified>
</cp:coreProperties>
</file>